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C0668A" w14:textId="77777777" w:rsidR="00EB2068" w:rsidRDefault="00EB2068" w:rsidP="00EB2068">
      <w:pPr>
        <w:spacing w:after="0" w:line="240" w:lineRule="auto"/>
        <w:ind w:right="95"/>
        <w:jc w:val="center"/>
        <w:rPr>
          <w:rFonts w:ascii="Times New Roman" w:eastAsia="Times New Roman" w:hAnsi="Times New Roman" w:cs="Times New Roman"/>
          <w:b/>
          <w:bCs/>
          <w:sz w:val="28"/>
          <w:szCs w:val="28"/>
        </w:rPr>
      </w:pPr>
      <w:r w:rsidRPr="00EB2068">
        <w:rPr>
          <w:rFonts w:ascii="Times New Roman" w:eastAsia="Times New Roman" w:hAnsi="Times New Roman" w:cs="Times New Roman"/>
          <w:b/>
          <w:bCs/>
          <w:sz w:val="28"/>
          <w:szCs w:val="28"/>
        </w:rPr>
        <w:t>IMPLEMENTASI MEDIA AUDIO VISUAL DALAM MENSTIMULASI KEMAMPUAN NILAI  MORAL DAN AGAMA PADA KELOMPOK B DI TK NURUL IMAN TAHUN AJARAN  2024/2025</w:t>
      </w:r>
    </w:p>
    <w:p w14:paraId="355FB204" w14:textId="77777777" w:rsidR="00EB2068" w:rsidRPr="00EB2068" w:rsidRDefault="00EB2068" w:rsidP="00EB2068">
      <w:pPr>
        <w:spacing w:after="0" w:line="240" w:lineRule="auto"/>
        <w:ind w:right="95"/>
        <w:jc w:val="center"/>
        <w:rPr>
          <w:rFonts w:ascii="Times New Roman" w:eastAsia="Times New Roman" w:hAnsi="Times New Roman" w:cs="Times New Roman"/>
          <w:b/>
          <w:bCs/>
          <w:sz w:val="28"/>
          <w:szCs w:val="28"/>
        </w:rPr>
      </w:pPr>
    </w:p>
    <w:p w14:paraId="7A2A8316" w14:textId="77777777" w:rsidR="00EB2068" w:rsidRDefault="00EB2068" w:rsidP="00EB2068">
      <w:pPr>
        <w:spacing w:after="0" w:line="240" w:lineRule="auto"/>
        <w:ind w:right="95"/>
        <w:jc w:val="center"/>
        <w:rPr>
          <w:rFonts w:ascii="Times New Roman" w:eastAsia="Times New Roman" w:hAnsi="Times New Roman" w:cs="Times New Roman"/>
          <w:bCs/>
          <w:sz w:val="24"/>
          <w:szCs w:val="24"/>
          <w:vertAlign w:val="superscript"/>
        </w:rPr>
      </w:pPr>
      <w:r w:rsidRPr="00EB2068">
        <w:rPr>
          <w:rFonts w:ascii="Times New Roman" w:eastAsia="Times New Roman" w:hAnsi="Times New Roman" w:cs="Times New Roman"/>
          <w:bCs/>
          <w:sz w:val="24"/>
          <w:szCs w:val="24"/>
          <w:lang w:val="en-US"/>
        </w:rPr>
        <w:t>Laylatul Fauziah</w:t>
      </w:r>
      <w:r w:rsidRPr="00EB2068">
        <w:rPr>
          <w:rFonts w:ascii="Times New Roman" w:eastAsia="Times New Roman" w:hAnsi="Times New Roman" w:cs="Times New Roman"/>
          <w:bCs/>
          <w:sz w:val="24"/>
          <w:szCs w:val="24"/>
          <w:vertAlign w:val="superscript"/>
        </w:rPr>
        <w:t>1</w:t>
      </w:r>
      <w:r w:rsidRPr="00EB2068">
        <w:rPr>
          <w:rFonts w:ascii="Times New Roman" w:eastAsia="Times New Roman" w:hAnsi="Times New Roman" w:cs="Times New Roman"/>
          <w:bCs/>
          <w:sz w:val="24"/>
          <w:szCs w:val="24"/>
        </w:rPr>
        <w:t>, Eliyana</w:t>
      </w:r>
      <w:r w:rsidRPr="00EB2068">
        <w:rPr>
          <w:rFonts w:ascii="Times New Roman" w:eastAsia="Times New Roman" w:hAnsi="Times New Roman" w:cs="Times New Roman"/>
          <w:bCs/>
          <w:sz w:val="24"/>
          <w:szCs w:val="24"/>
          <w:vertAlign w:val="superscript"/>
        </w:rPr>
        <w:t>2</w:t>
      </w:r>
      <w:r w:rsidRPr="00EB2068">
        <w:rPr>
          <w:rFonts w:ascii="Times New Roman" w:eastAsia="Times New Roman" w:hAnsi="Times New Roman" w:cs="Times New Roman"/>
          <w:bCs/>
          <w:sz w:val="24"/>
          <w:szCs w:val="24"/>
        </w:rPr>
        <w:t xml:space="preserve">, </w:t>
      </w:r>
      <w:r w:rsidRPr="00EB2068">
        <w:rPr>
          <w:rFonts w:ascii="Times New Roman" w:eastAsia="Times New Roman" w:hAnsi="Times New Roman" w:cs="Times New Roman"/>
          <w:bCs/>
          <w:sz w:val="24"/>
          <w:szCs w:val="24"/>
          <w:lang w:val="en-US"/>
        </w:rPr>
        <w:t>Maulida Arum Fitriani</w:t>
      </w:r>
      <w:r w:rsidRPr="00EB2068">
        <w:rPr>
          <w:rFonts w:ascii="Times New Roman" w:eastAsia="Times New Roman" w:hAnsi="Times New Roman" w:cs="Times New Roman"/>
          <w:bCs/>
          <w:sz w:val="24"/>
          <w:szCs w:val="24"/>
          <w:vertAlign w:val="superscript"/>
        </w:rPr>
        <w:t>3</w:t>
      </w:r>
    </w:p>
    <w:p w14:paraId="4B3C009C" w14:textId="61A7978C" w:rsidR="00EB2068" w:rsidRDefault="00EB2068" w:rsidP="00EB2068">
      <w:pPr>
        <w:spacing w:after="0" w:line="240" w:lineRule="auto"/>
        <w:ind w:right="95"/>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vertAlign w:val="superscript"/>
        </w:rPr>
        <w:t>1,2</w:t>
      </w:r>
      <w:r>
        <w:rPr>
          <w:rFonts w:ascii="Times New Roman" w:eastAsia="Times New Roman" w:hAnsi="Times New Roman" w:cs="Times New Roman"/>
          <w:bCs/>
          <w:sz w:val="24"/>
          <w:szCs w:val="24"/>
        </w:rPr>
        <w:t xml:space="preserve"> Pendidikan Anak Usia Dini (PAUD) STKIP Hamzar</w:t>
      </w:r>
    </w:p>
    <w:p w14:paraId="1097B0F0" w14:textId="5FE8B86F" w:rsidR="00EB2068" w:rsidRPr="00EB2068" w:rsidRDefault="00EB2068" w:rsidP="00EB2068">
      <w:pPr>
        <w:spacing w:after="0" w:line="240" w:lineRule="auto"/>
        <w:ind w:right="95"/>
        <w:jc w:val="center"/>
        <w:rPr>
          <w:rFonts w:ascii="Times New Roman" w:eastAsia="Times New Roman" w:hAnsi="Times New Roman" w:cs="Times New Roman"/>
          <w:bCs/>
          <w:sz w:val="24"/>
          <w:szCs w:val="24"/>
        </w:rPr>
      </w:pPr>
      <w:r w:rsidRPr="00EB2068">
        <w:rPr>
          <w:rFonts w:ascii="Times New Roman" w:eastAsia="Times New Roman" w:hAnsi="Times New Roman" w:cs="Times New Roman"/>
          <w:bCs/>
          <w:sz w:val="24"/>
          <w:szCs w:val="24"/>
          <w:vertAlign w:val="superscript"/>
        </w:rPr>
        <w:t>3</w:t>
      </w:r>
      <w:r>
        <w:rPr>
          <w:rFonts w:ascii="Times New Roman" w:eastAsia="Times New Roman" w:hAnsi="Times New Roman" w:cs="Times New Roman"/>
          <w:bCs/>
          <w:sz w:val="24"/>
          <w:szCs w:val="24"/>
        </w:rPr>
        <w:t>Pendidikan Guru Sekolah Dasar (PGSD) STKIP Hamzar</w:t>
      </w:r>
    </w:p>
    <w:p w14:paraId="4BF3E3B8" w14:textId="690200FD" w:rsidR="00EB2068" w:rsidRPr="00EB2068" w:rsidRDefault="00EB2068" w:rsidP="00EB2068">
      <w:pPr>
        <w:spacing w:after="0" w:line="240" w:lineRule="auto"/>
        <w:ind w:right="95"/>
        <w:jc w:val="center"/>
        <w:rPr>
          <w:rFonts w:ascii="Times New Roman" w:eastAsia="Times New Roman" w:hAnsi="Times New Roman" w:cs="Times New Roman"/>
          <w:b/>
          <w:sz w:val="24"/>
          <w:szCs w:val="24"/>
        </w:rPr>
      </w:pPr>
      <w:r w:rsidRPr="00EB2068">
        <w:rPr>
          <w:rFonts w:ascii="Times New Roman" w:eastAsia="Times New Roman" w:hAnsi="Times New Roman" w:cs="Times New Roman"/>
          <w:bCs/>
        </w:rPr>
        <w:t xml:space="preserve">E-mail: </w:t>
      </w:r>
      <w:hyperlink r:id="rId8" w:history="1">
        <w:r w:rsidRPr="00EB2068">
          <w:rPr>
            <w:rStyle w:val="Hyperlink"/>
            <w:rFonts w:ascii="Times New Roman" w:eastAsia="Times New Roman" w:hAnsi="Times New Roman" w:cs="Times New Roman"/>
            <w:bCs/>
            <w:lang w:val="en-US"/>
          </w:rPr>
          <w:t>laylatulfauziah245</w:t>
        </w:r>
        <w:r w:rsidRPr="00EB2068">
          <w:rPr>
            <w:rStyle w:val="Hyperlink"/>
            <w:rFonts w:ascii="Times New Roman" w:eastAsia="Times New Roman" w:hAnsi="Times New Roman" w:cs="Times New Roman"/>
            <w:bCs/>
          </w:rPr>
          <w:t>@gmail.com</w:t>
        </w:r>
        <w:r w:rsidRPr="00EB2068">
          <w:rPr>
            <w:rStyle w:val="Hyperlink"/>
            <w:rFonts w:ascii="Times New Roman" w:eastAsia="Times New Roman" w:hAnsi="Times New Roman" w:cs="Times New Roman"/>
            <w:bCs/>
            <w:vertAlign w:val="superscript"/>
          </w:rPr>
          <w:t>1</w:t>
        </w:r>
      </w:hyperlink>
      <w:r w:rsidRPr="00EB2068">
        <w:rPr>
          <w:rFonts w:ascii="Times New Roman" w:eastAsia="Times New Roman" w:hAnsi="Times New Roman" w:cs="Times New Roman"/>
          <w:bCs/>
        </w:rPr>
        <w:t xml:space="preserve">, </w:t>
      </w:r>
      <w:hyperlink r:id="rId9" w:history="1">
        <w:r w:rsidRPr="00EB2068">
          <w:rPr>
            <w:rStyle w:val="Hyperlink"/>
            <w:rFonts w:ascii="Times New Roman" w:eastAsia="Times New Roman" w:hAnsi="Times New Roman" w:cs="Times New Roman"/>
            <w:bCs/>
          </w:rPr>
          <w:t>eliyanaramzi92@gmail.com</w:t>
        </w:r>
        <w:r w:rsidRPr="00EB2068">
          <w:rPr>
            <w:rStyle w:val="Hyperlink"/>
            <w:rFonts w:ascii="Times New Roman" w:eastAsia="Times New Roman" w:hAnsi="Times New Roman" w:cs="Times New Roman"/>
            <w:bCs/>
            <w:vertAlign w:val="superscript"/>
          </w:rPr>
          <w:t>2</w:t>
        </w:r>
      </w:hyperlink>
      <w:r w:rsidRPr="00EB2068">
        <w:rPr>
          <w:rFonts w:ascii="Times New Roman" w:eastAsia="Times New Roman" w:hAnsi="Times New Roman" w:cs="Times New Roman"/>
          <w:bCs/>
        </w:rPr>
        <w:t xml:space="preserve">, </w:t>
      </w:r>
      <w:hyperlink r:id="rId10" w:history="1">
        <w:r w:rsidR="00145E0B" w:rsidRPr="00145E0B">
          <w:t xml:space="preserve"> </w:t>
        </w:r>
        <w:r w:rsidR="00145E0B" w:rsidRPr="00145E0B">
          <w:rPr>
            <w:rStyle w:val="Hyperlink"/>
            <w:rFonts w:ascii="Times New Roman" w:eastAsia="Times New Roman" w:hAnsi="Times New Roman" w:cs="Times New Roman"/>
            <w:bCs/>
          </w:rPr>
          <w:t>Arummaulida002@gmail.com</w:t>
        </w:r>
        <w:r w:rsidR="00145E0B" w:rsidRPr="00145E0B">
          <w:rPr>
            <w:rStyle w:val="Hyperlink"/>
            <w:rFonts w:ascii="Times New Roman" w:eastAsia="Times New Roman" w:hAnsi="Times New Roman" w:cs="Times New Roman"/>
            <w:bCs/>
          </w:rPr>
          <w:t xml:space="preserve"> </w:t>
        </w:r>
        <w:r w:rsidRPr="00EB2068">
          <w:rPr>
            <w:rStyle w:val="Hyperlink"/>
            <w:rFonts w:ascii="Times New Roman" w:eastAsia="Times New Roman" w:hAnsi="Times New Roman" w:cs="Times New Roman"/>
            <w:bCs/>
            <w:vertAlign w:val="superscript"/>
          </w:rPr>
          <w:t>3</w:t>
        </w:r>
      </w:hyperlink>
      <w:r w:rsidRPr="00EB2068">
        <w:rPr>
          <w:rFonts w:ascii="Times New Roman" w:eastAsia="Times New Roman" w:hAnsi="Times New Roman" w:cs="Times New Roman"/>
          <w:b/>
          <w:sz w:val="24"/>
          <w:szCs w:val="24"/>
        </w:rPr>
        <w:t xml:space="preserve"> </w:t>
      </w:r>
    </w:p>
    <w:p w14:paraId="4CDC04F1" w14:textId="77777777" w:rsidR="00EB2068" w:rsidRPr="002B10C2" w:rsidRDefault="00EB2068" w:rsidP="00EB2068">
      <w:pPr>
        <w:spacing w:after="0" w:line="240" w:lineRule="auto"/>
        <w:ind w:right="95"/>
        <w:jc w:val="center"/>
        <w:rPr>
          <w:rFonts w:ascii="Times New Roman" w:eastAsia="Times New Roman" w:hAnsi="Times New Roman" w:cs="Times New Roman"/>
          <w:sz w:val="20"/>
          <w:szCs w:val="20"/>
        </w:rPr>
      </w:pPr>
    </w:p>
    <w:p w14:paraId="5113E4F2" w14:textId="6CE23CC9" w:rsidR="00EB2068" w:rsidRPr="002B10C2" w:rsidRDefault="00EB2068" w:rsidP="00EB2068">
      <w:pPr>
        <w:spacing w:after="0" w:line="240" w:lineRule="auto"/>
        <w:ind w:firstLine="720"/>
        <w:jc w:val="both"/>
        <w:rPr>
          <w:rFonts w:ascii="Times New Roman" w:eastAsia="Times New Roman" w:hAnsi="Times New Roman" w:cs="Times New Roman"/>
          <w:bCs/>
          <w:i/>
          <w:iCs/>
          <w:sz w:val="20"/>
          <w:szCs w:val="20"/>
        </w:rPr>
      </w:pPr>
      <w:r w:rsidRPr="002B10C2">
        <w:rPr>
          <w:rFonts w:ascii="Times New Roman" w:eastAsia="Times New Roman" w:hAnsi="Times New Roman" w:cs="Times New Roman"/>
          <w:b/>
          <w:sz w:val="20"/>
          <w:szCs w:val="20"/>
        </w:rPr>
        <w:t>Abstract.</w:t>
      </w:r>
      <w:r w:rsidRPr="002B10C2">
        <w:rPr>
          <w:rFonts w:ascii="Times New Roman" w:eastAsia="Times New Roman" w:hAnsi="Times New Roman" w:cs="Times New Roman"/>
          <w:bCs/>
          <w:sz w:val="20"/>
          <w:szCs w:val="20"/>
        </w:rPr>
        <w:t xml:space="preserve"> </w:t>
      </w:r>
      <w:r w:rsidRPr="002B10C2">
        <w:rPr>
          <w:rFonts w:ascii="Times New Roman" w:eastAsia="Times New Roman" w:hAnsi="Times New Roman" w:cs="Times New Roman"/>
          <w:bCs/>
          <w:i/>
          <w:iCs/>
          <w:sz w:val="20"/>
          <w:szCs w:val="20"/>
        </w:rPr>
        <w:t>Stated that this study aims to describe the implementation of audio-visual media in stimulating moral and religious skills in group B at Nurul Iman Kindergarten, Karang Sobor, Tanjung. This research is a qualitative study with a case study approach. Data collection techniques used in this study included observation, interviews, and documentation. Information was collected from the principal, class teachers, and assistant teachers. The data analysis technique used in this study involved several stages, including 1) Data Collection, 2) Data Reduction, 3) Data Presentation, and 4) Conclusions.</w:t>
      </w:r>
    </w:p>
    <w:p w14:paraId="03430982" w14:textId="037699E4" w:rsidR="00EB2068" w:rsidRPr="00EB2068" w:rsidRDefault="00EB2068" w:rsidP="00EB2068">
      <w:pPr>
        <w:spacing w:after="0" w:line="240" w:lineRule="auto"/>
        <w:ind w:firstLine="720"/>
        <w:jc w:val="both"/>
        <w:rPr>
          <w:rFonts w:ascii="Times New Roman" w:eastAsia="Times New Roman" w:hAnsi="Times New Roman" w:cs="Times New Roman"/>
          <w:bCs/>
          <w:i/>
          <w:iCs/>
          <w:sz w:val="20"/>
          <w:szCs w:val="20"/>
        </w:rPr>
      </w:pPr>
      <w:r w:rsidRPr="00EB2068">
        <w:rPr>
          <w:rFonts w:ascii="Times New Roman" w:eastAsia="Times New Roman" w:hAnsi="Times New Roman" w:cs="Times New Roman"/>
          <w:bCs/>
          <w:i/>
          <w:iCs/>
          <w:sz w:val="20"/>
          <w:szCs w:val="20"/>
        </w:rPr>
        <w:t>The results of this study reveal that the implementation of audio-visual media in stimulating moral and religious values has been designed and implemented to instill moral and religious values so that the school can achieve its goals. To be more effective, an evaluation is</w:t>
      </w:r>
      <w:r w:rsidR="002B10C2" w:rsidRPr="002B10C2">
        <w:rPr>
          <w:rFonts w:ascii="Times New Roman" w:eastAsia="Times New Roman" w:hAnsi="Times New Roman" w:cs="Times New Roman"/>
          <w:bCs/>
          <w:i/>
          <w:iCs/>
          <w:sz w:val="20"/>
          <w:szCs w:val="20"/>
        </w:rPr>
        <w:t xml:space="preserve"> </w:t>
      </w:r>
      <w:r w:rsidRPr="00EB2068">
        <w:rPr>
          <w:rFonts w:ascii="Times New Roman" w:eastAsia="Times New Roman" w:hAnsi="Times New Roman" w:cs="Times New Roman"/>
          <w:bCs/>
          <w:i/>
          <w:iCs/>
          <w:sz w:val="20"/>
          <w:szCs w:val="20"/>
        </w:rPr>
        <w:t xml:space="preserve"> conducted so that the school can identify shortcomings and areas for improvement.</w:t>
      </w:r>
    </w:p>
    <w:p w14:paraId="3DD081CA" w14:textId="77777777" w:rsidR="00EB2068" w:rsidRPr="00EB2068" w:rsidRDefault="00EB2068" w:rsidP="00EB2068">
      <w:pPr>
        <w:spacing w:after="0" w:line="240" w:lineRule="auto"/>
        <w:ind w:firstLine="720"/>
        <w:jc w:val="both"/>
        <w:rPr>
          <w:rFonts w:ascii="Times New Roman" w:eastAsia="Times New Roman" w:hAnsi="Times New Roman" w:cs="Times New Roman"/>
          <w:bCs/>
          <w:i/>
          <w:iCs/>
          <w:sz w:val="20"/>
          <w:szCs w:val="20"/>
        </w:rPr>
      </w:pPr>
    </w:p>
    <w:p w14:paraId="61496461" w14:textId="75D43182" w:rsidR="00EB2068" w:rsidRDefault="00EB2068" w:rsidP="002B10C2">
      <w:pPr>
        <w:pBdr>
          <w:bottom w:val="double" w:sz="6" w:space="1" w:color="auto"/>
        </w:pBdr>
        <w:spacing w:after="0" w:line="240" w:lineRule="auto"/>
        <w:jc w:val="both"/>
        <w:rPr>
          <w:rFonts w:ascii="Times New Roman" w:eastAsia="Times New Roman" w:hAnsi="Times New Roman" w:cs="Times New Roman"/>
          <w:bCs/>
          <w:i/>
          <w:iCs/>
          <w:sz w:val="20"/>
          <w:szCs w:val="20"/>
        </w:rPr>
      </w:pPr>
      <w:r w:rsidRPr="00EB2068">
        <w:rPr>
          <w:rFonts w:ascii="Times New Roman" w:eastAsia="Times New Roman" w:hAnsi="Times New Roman" w:cs="Times New Roman"/>
          <w:b/>
          <w:i/>
          <w:iCs/>
          <w:sz w:val="20"/>
          <w:szCs w:val="20"/>
        </w:rPr>
        <w:t>Keywords</w:t>
      </w:r>
      <w:r w:rsidRPr="00EB2068">
        <w:rPr>
          <w:rFonts w:ascii="Times New Roman" w:eastAsia="Times New Roman" w:hAnsi="Times New Roman" w:cs="Times New Roman"/>
          <w:bCs/>
          <w:i/>
          <w:iCs/>
          <w:sz w:val="20"/>
          <w:szCs w:val="20"/>
        </w:rPr>
        <w:t>: Implementation of Audio-Visual Media, Moral and Religious Values</w:t>
      </w:r>
    </w:p>
    <w:p w14:paraId="579CC9A9" w14:textId="77777777" w:rsidR="00EB2068" w:rsidRDefault="00EB2068" w:rsidP="00EB2068">
      <w:pPr>
        <w:spacing w:after="0" w:line="240" w:lineRule="auto"/>
        <w:ind w:right="-46"/>
        <w:jc w:val="center"/>
        <w:rPr>
          <w:rFonts w:ascii="Times New Roman" w:eastAsia="Times New Roman" w:hAnsi="Times New Roman" w:cs="Times New Roman"/>
          <w:sz w:val="24"/>
          <w:szCs w:val="24"/>
        </w:rPr>
      </w:pPr>
    </w:p>
    <w:p w14:paraId="558F7AAA" w14:textId="01629206" w:rsidR="002B10C2" w:rsidRPr="002B10C2" w:rsidRDefault="00EB2068" w:rsidP="002B10C2">
      <w:pPr>
        <w:spacing w:after="0" w:line="240" w:lineRule="auto"/>
        <w:ind w:firstLine="720"/>
        <w:jc w:val="both"/>
        <w:rPr>
          <w:rFonts w:ascii="Times New Roman" w:eastAsia="Times New Roman" w:hAnsi="Times New Roman" w:cs="Times New Roman"/>
          <w:bCs/>
          <w:sz w:val="20"/>
          <w:szCs w:val="20"/>
        </w:rPr>
      </w:pPr>
      <w:r w:rsidRPr="002B10C2">
        <w:rPr>
          <w:rFonts w:ascii="Times New Roman" w:eastAsia="Times New Roman" w:hAnsi="Times New Roman" w:cs="Times New Roman"/>
          <w:b/>
          <w:sz w:val="20"/>
          <w:szCs w:val="20"/>
        </w:rPr>
        <w:t>Abstrak</w:t>
      </w:r>
      <w:r w:rsidR="002B10C2">
        <w:rPr>
          <w:rFonts w:ascii="Times New Roman" w:eastAsia="Times New Roman" w:hAnsi="Times New Roman" w:cs="Times New Roman"/>
          <w:bCs/>
          <w:sz w:val="20"/>
          <w:szCs w:val="20"/>
        </w:rPr>
        <w:t>. P</w:t>
      </w:r>
      <w:r w:rsidR="002B10C2" w:rsidRPr="002B10C2">
        <w:rPr>
          <w:rFonts w:ascii="Times New Roman" w:eastAsia="Times New Roman" w:hAnsi="Times New Roman" w:cs="Times New Roman"/>
          <w:bCs/>
          <w:sz w:val="20"/>
          <w:szCs w:val="20"/>
        </w:rPr>
        <w:t>enelitian ini bertujuan untuk mendeskripsikan   implementasi media audio visual dalam menstimulasi kemampuan moral agama pada kelompok B di TK Nurul Iman Karang Sobor Tanjung. Jenis penelitian ini merupakan penelitian kualitatif dengan pendekatan study kasus, teknik pengumpulan data yang digunakan dalam penelitian ini adalah dengan observasi, wawancara, dan dokumentasi. Informasi yang dikumpulkan berasal dari kepala sekolah dan guru kelas serta guru pendamping. Teknik analisis data yang digunakan dalam penelitian ini adalah melalui beberapa tahapan diantaranya 1) Pengumpulan data. 2) Reduksi Data 3) Penyajian Data, dan 4) kesimpulan.</w:t>
      </w:r>
    </w:p>
    <w:p w14:paraId="7C61B807" w14:textId="77777777" w:rsidR="002B10C2" w:rsidRPr="002B10C2" w:rsidRDefault="002B10C2" w:rsidP="002B10C2">
      <w:pPr>
        <w:spacing w:after="0" w:line="240" w:lineRule="auto"/>
        <w:ind w:firstLine="720"/>
        <w:jc w:val="both"/>
        <w:rPr>
          <w:rFonts w:ascii="Times New Roman" w:eastAsia="Times New Roman" w:hAnsi="Times New Roman" w:cs="Times New Roman"/>
          <w:bCs/>
          <w:sz w:val="20"/>
          <w:szCs w:val="20"/>
        </w:rPr>
      </w:pPr>
      <w:r w:rsidRPr="002B10C2">
        <w:rPr>
          <w:rFonts w:ascii="Times New Roman" w:eastAsia="Times New Roman" w:hAnsi="Times New Roman" w:cs="Times New Roman"/>
          <w:bCs/>
          <w:sz w:val="20"/>
          <w:szCs w:val="20"/>
        </w:rPr>
        <w:t>Hasil penelitian ini mengungkapkan implementasi media audio visual dalam menstimulasi kemampuan nilai moral dan agama telah dirancang dan dilakukannya pelaksanaan-pelaksanaan untuk menanamkan nilai moral dan agama sehingga sekolah dapat mencapai tujuannya, untuk lebih efektif dilakukan evaluasi sehingga sekolah dapat mengetahui kekurangan dan apa yang perlu ditingkatkan.</w:t>
      </w:r>
    </w:p>
    <w:p w14:paraId="4BDDD070" w14:textId="77777777" w:rsidR="002B10C2" w:rsidRPr="002B10C2" w:rsidRDefault="002B10C2" w:rsidP="002B10C2">
      <w:pPr>
        <w:spacing w:after="0" w:line="240" w:lineRule="auto"/>
        <w:ind w:firstLine="720"/>
        <w:jc w:val="both"/>
        <w:rPr>
          <w:rFonts w:ascii="Times New Roman" w:eastAsia="Times New Roman" w:hAnsi="Times New Roman" w:cs="Times New Roman"/>
          <w:bCs/>
          <w:i/>
          <w:iCs/>
          <w:sz w:val="20"/>
          <w:szCs w:val="20"/>
        </w:rPr>
      </w:pPr>
    </w:p>
    <w:p w14:paraId="1792481C" w14:textId="3D88A095" w:rsidR="002B10C2" w:rsidRDefault="002B10C2" w:rsidP="002B10C2">
      <w:pPr>
        <w:spacing w:after="0" w:line="240" w:lineRule="auto"/>
        <w:jc w:val="both"/>
        <w:rPr>
          <w:rFonts w:ascii="Times New Roman" w:eastAsia="Times New Roman" w:hAnsi="Times New Roman" w:cs="Times New Roman"/>
          <w:bCs/>
          <w:sz w:val="20"/>
          <w:szCs w:val="20"/>
        </w:rPr>
      </w:pPr>
      <w:r w:rsidRPr="002B10C2">
        <w:rPr>
          <w:rFonts w:ascii="Times New Roman" w:eastAsia="Times New Roman" w:hAnsi="Times New Roman" w:cs="Times New Roman"/>
          <w:b/>
          <w:sz w:val="20"/>
          <w:szCs w:val="20"/>
        </w:rPr>
        <w:t>Kata Kunci :</w:t>
      </w:r>
      <w:r w:rsidRPr="002B10C2">
        <w:rPr>
          <w:rFonts w:ascii="Times New Roman" w:eastAsia="Times New Roman" w:hAnsi="Times New Roman" w:cs="Times New Roman"/>
          <w:bCs/>
          <w:sz w:val="20"/>
          <w:szCs w:val="20"/>
        </w:rPr>
        <w:t xml:space="preserve"> I</w:t>
      </w:r>
      <w:r>
        <w:rPr>
          <w:rFonts w:ascii="Times New Roman" w:eastAsia="Times New Roman" w:hAnsi="Times New Roman" w:cs="Times New Roman"/>
          <w:bCs/>
          <w:sz w:val="20"/>
          <w:szCs w:val="20"/>
        </w:rPr>
        <w:t>m</w:t>
      </w:r>
      <w:r w:rsidRPr="002B10C2">
        <w:rPr>
          <w:rFonts w:ascii="Times New Roman" w:eastAsia="Times New Roman" w:hAnsi="Times New Roman" w:cs="Times New Roman"/>
          <w:bCs/>
          <w:sz w:val="20"/>
          <w:szCs w:val="20"/>
        </w:rPr>
        <w:t>plementasi Media Audio Visual, Nilai Moral Dan Agama</w:t>
      </w:r>
    </w:p>
    <w:p w14:paraId="400129BA" w14:textId="77777777" w:rsidR="002B10C2" w:rsidRPr="002B10C2" w:rsidRDefault="002B10C2" w:rsidP="002B10C2">
      <w:pPr>
        <w:spacing w:after="0" w:line="240" w:lineRule="auto"/>
        <w:jc w:val="both"/>
        <w:rPr>
          <w:rFonts w:ascii="Times New Roman" w:eastAsia="Times New Roman" w:hAnsi="Times New Roman" w:cs="Times New Roman"/>
          <w:bCs/>
          <w:sz w:val="20"/>
          <w:szCs w:val="20"/>
        </w:rPr>
      </w:pPr>
    </w:p>
    <w:p w14:paraId="6D3F7589" w14:textId="61E51178" w:rsidR="00EB2068" w:rsidRPr="002B10C2" w:rsidRDefault="00EB2068" w:rsidP="002B10C2">
      <w:pPr>
        <w:spacing w:after="0" w:line="240" w:lineRule="auto"/>
        <w:ind w:firstLine="720"/>
        <w:jc w:val="both"/>
        <w:rPr>
          <w:rFonts w:ascii="Times New Roman" w:eastAsia="Times New Roman" w:hAnsi="Times New Roman" w:cs="Times New Roman"/>
          <w:bCs/>
          <w:i/>
          <w:sz w:val="20"/>
          <w:szCs w:val="20"/>
        </w:rPr>
        <w:sectPr w:rsidR="00EB2068" w:rsidRPr="002B10C2" w:rsidSect="00EB2068">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start="1"/>
          <w:cols w:space="720"/>
          <w:titlePg/>
        </w:sectPr>
      </w:pPr>
    </w:p>
    <w:p w14:paraId="368CF352"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60484E7D" w14:textId="11B34B9B" w:rsidR="002B10C2" w:rsidRDefault="002B10C2" w:rsidP="002B10C2">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Anak usia dini merupakan pase kritis dalam pembentukan karakter, nilai Moral termasuk juga nilai-nilai Agama. Pada fase ini, anak memiliki kemampuan menyerap informasi dengan cepat dan membentuk dasar prilaku yang akan mempengaruhi kehidupannya dimasa depan</w:t>
      </w:r>
      <w:r w:rsidR="0018768B">
        <w:rPr>
          <w:rFonts w:ascii="Times New Roman" w:eastAsia="Times New Roman" w:hAnsi="Times New Roman" w:cs="Times New Roman"/>
          <w:color w:val="000000"/>
          <w:sz w:val="24"/>
          <w:szCs w:val="24"/>
        </w:rPr>
        <w:t xml:space="preserve"> </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DOI":"10.51878/edukids.v2i2.1775","ISSN":"2807-2308","abstract":"Early childhood education is the initial foundation in forming personality, individual character that will influence their lives into adulthood. The purpose of this study is to comprehensively explain early childhood character education, comprehensively explain the values applied in character education, the purpose of character education in the 21st century. Meanwhile, the benefit of this research is to increase knowledge about character education and the purpose of character education. The type of research used is qualitative research with the method of literature review. The research results obtained in this study Early childhood character education is a conscious effort to develop the potential of early childhood by instilling knowledge changing attitudes and behavior to become children who have strong character, traits and personality through teaching, training of instilled character values early childhood include: religion, integrity, mutual cooperation, independence, and nationalism. The aims of instilling character education for early childhood include: placing character values as generators for developing a national education platform to improve the quality of 21st century education through harmonization supported by educational unit ecosystems and building socio-cultural community networks as learning resources to support the national mental revolution movement (GNRM). which is useful for preparing students from an early age to be able to compete globally in the future. ABSTRAKPendidikan anak usia dini merupakan pondasi awal dalam membentuk kepribadian, karakter individu yang akan berpengaruh terhadap kehidupannya hingga dewasa. Tujuan penelitian ini menjelaskan secara komprehensif pendidikan karakter anak usia dini, menjelaskan secara komprehensif nilai-nilai yang diterapkan dalam pendidikan karakter, tujuan pendidikan karakter pada abad 21. Sedangkan manfaat dari penelitian ini adalah untuk menambah pengetahuan tentang pendidikan karakter serta tujuan pendidikan karakter. Jenis penelitian yang digunakan adalah penelitian kualitatif dengan metode kajian kepustakaan. Hasil penelitian yang diperoleh pada penelitian ini Pendidikan karakter anak usia dini merupakan usaha sadar untuk mengembangkan potensi anak usia dini dengan cara menanamkan pengetahuan merubah sikap dan tingkah laku menjadi menjadi anak yang memiliki watak, sifat dan kepribadian yang kuat melalui pengajaran, pelatihan nilai karakter yang ditanamkan anak usia dini diantaranya: rel…","author":[{"dropping-particle":"","family":"Hasanah","given":"Usswatun","non-dropping-particle":"","parse-names":false,"suffix":""},{"dropping-particle":"","family":"Fajri","given":"Nur","non-dropping-particle":"","parse-names":false,"suffix":""}],"container-title":"EDUKIDS : Jurnal Inovasi Pendidikan Anak Usia Dini","id":"ITEM-1","issue":"2","issued":{"date-parts":[["2022"]]},"page":"116-126","title":"Konsep Pendidikan Karakter Anak Usia Dini","type":"article-journal","volume":"2"},"uris":["http://www.mendeley.com/documents/?uuid=4655e175-42ae-4ec6-8c94-704680c63865"]}],"mendeley":{"formattedCitation":"(Hasanah &amp; Fajri, 2022)","plainTextFormattedCitation":"(Hasanah &amp; Fajri, 2022)","previouslyFormattedCitation":"(Hasanah &amp; Fajri, 2022)"},"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Hasanah &amp; Fajri, 2022)</w:t>
      </w:r>
      <w:r w:rsidR="0018768B">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 Namun, tantangan modern seperti pengaruh teknologi, lingkungan social dan kurangnya metode pembelajaran yang menarik seringkali menghambat internalisasi nilai-nilai agama secara optimal.</w:t>
      </w:r>
    </w:p>
    <w:p w14:paraId="0A7E6E55" w14:textId="40F0366D" w:rsidR="002B10C2" w:rsidRDefault="002B10C2" w:rsidP="002B10C2">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 xml:space="preserve">Menurut Undang-undang No. 20 Tahun 2003 tentang Sistem Pendidikan Nasional Bab 1, pasal 1, butir 14 dinyatakan bahwa “Pendidikan Anak Usia Dini ialah suatu cara pembinaan yang ditujukan kepada anak sejak lahir sampai dengan usia 6 tahun yang dilakukan melalui pemberian </w:t>
      </w:r>
      <w:r w:rsidRPr="002B10C2">
        <w:rPr>
          <w:rFonts w:ascii="Times New Roman" w:eastAsia="Times New Roman" w:hAnsi="Times New Roman" w:cs="Times New Roman"/>
          <w:color w:val="000000"/>
          <w:sz w:val="24"/>
          <w:szCs w:val="24"/>
        </w:rPr>
        <w:t>rangsangan pendidikan untuk menstimulasi perkembangan serta pertumbuhan jasmani seta ruhani supaya anak memiliki kesiapan dan mental dalam memasuki Pendidikan yang lebih tinggi</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Depdiknas","given":"","non-dropping-particle":"","parse-names":false,"suffix":""}],"id":"ITEM-1","issued":{"date-parts":[["2005"]]},"publisher":"Pemerintah Pusat","publisher-place":"Jakarta","title":"Undang-Undang Nomor 14 Tahun 2005 tentang Guru dan Dosen","type":"book"},"uris":["http://www.mendeley.com/documents/?uuid=567836d0-e35c-43bd-9ef2-71fa34a49eb1"]}],"mendeley":{"formattedCitation":"(Depdiknas, 2005)","plainTextFormattedCitation":"(Depdiknas, 2005)","previouslyFormattedCitation":"(Depdiknas, 2005)"},"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Depdiknas, 2005)</w:t>
      </w:r>
      <w:r w:rsidR="0018768B">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w:t>
      </w:r>
    </w:p>
    <w:p w14:paraId="31FB2268" w14:textId="18598BDD" w:rsidR="0018768B" w:rsidRDefault="002B10C2" w:rsidP="0018768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 xml:space="preserve">Penanaman nilai moral dan agama sangat penting bagi setiap individu, dan alangkah baiknya jika ditanamkan sejak usia dini. Penanaman karakter islami tentunya berperan  penting terhadap proses dan perkembangan anak untuk selanjutnya. Maka karakter islami ini dapat dijadikan pondasi dasar untuk membentuk kepribadian anak, termasuk juga akhlak yang baik pada anak sangat diinginkan oleh setiap orang tua. Pernah ditanyakan kepada Rasulullah SAW., “Siapakah yang paling utama di antara orang mukmin?” lalu beliau menjawab “yang </w:t>
      </w:r>
      <w:r w:rsidRPr="002B10C2">
        <w:rPr>
          <w:rFonts w:ascii="Times New Roman" w:eastAsia="Times New Roman" w:hAnsi="Times New Roman" w:cs="Times New Roman"/>
          <w:color w:val="000000"/>
          <w:sz w:val="24"/>
          <w:szCs w:val="24"/>
        </w:rPr>
        <w:lastRenderedPageBreak/>
        <w:t xml:space="preserve">paling baik akhlaknya di antara mereka. </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Marita","given":"Laila","non-dropping-particle":"","parse-names":false,"suffix":""}],"container-title":". Jurnal of Islamic: Elementary Education El Bidayah. Universitas Islam Tribakti Lirboya Kediri.","id":"ITEM-1","issue":"2","issued":{"date-parts":[["2023"]]},"title":"Penanaman Nilai Karakter Kepada Peserta Didik Melalui Media Poster di MI Sunan Ampel Wonorejo Pagu Kediri","type":"article-journal","volume":"5"},"uris":["http://www.mendeley.com/documents/?uuid=30d9af22-44a1-3b5a-b58f-9eb79afee242"]}],"mendeley":{"formattedCitation":"(Marita, 2023)","plainTextFormattedCitation":"(Marita, 2023)","previouslyFormattedCitation":"(Marita, 2023)"},"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Marita, 2023)</w:t>
      </w:r>
      <w:r w:rsidR="0018768B">
        <w:rPr>
          <w:rFonts w:ascii="Times New Roman" w:eastAsia="Times New Roman" w:hAnsi="Times New Roman" w:cs="Times New Roman"/>
          <w:color w:val="000000"/>
          <w:sz w:val="24"/>
          <w:szCs w:val="24"/>
        </w:rPr>
        <w:fldChar w:fldCharType="end"/>
      </w:r>
    </w:p>
    <w:p w14:paraId="5DEECF54" w14:textId="0BDC87BF" w:rsidR="0018768B" w:rsidRDefault="002B10C2" w:rsidP="0018768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 xml:space="preserve">Karakter adalah tabiat, watak, sifat-sifat kejiwaan, akhlak atau budi pekerti yang membedakan seseorang daripada yang lain. Karakter merupakan sifat alami seseorang dalam merespons situasi secara bermoral. Sifat alami itu dimanifestasikan dalam tindakan nyata melalui tingkah laku yang baik, jujur, bertanggung jawab, menghormati orang lain dan karakter mulia lainnya. Didalam ajaran  islam manusia lahir dalam keadaan fitrah sebagai potensi dasar manusia yang terkait dengan keyakinan yang meliputi nilai-nilai, sikap hidup dan kebutuhan untuk berinteraksi dengan lingkungan. </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Yulianingsih","given":"Yuyun","non-dropping-particle":"","parse-names":false,"suffix":""}],"id":"ITEM-1","issued":{"date-parts":[["2022"]]},"publisher":"Universitas Islam Negeri Sunan Gunung Djati","publisher-place":"Bandung","title":"Penanaman Nilai Karakter Islami pada Anak Usia Dini","type":"book"},"uris":["http://www.mendeley.com/documents/?uuid=1d8d3b85-3595-43bf-9b31-4734b8c0f549"]}],"mendeley":{"formattedCitation":"(Yulianingsih, 2022)","plainTextFormattedCitation":"(Yulianingsih, 2022)","previouslyFormattedCitation":"(Yulianingsih, 2022)"},"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Yulianingsih, 2022)</w:t>
      </w:r>
      <w:r w:rsidR="0018768B">
        <w:rPr>
          <w:rFonts w:ascii="Times New Roman" w:eastAsia="Times New Roman" w:hAnsi="Times New Roman" w:cs="Times New Roman"/>
          <w:color w:val="000000"/>
          <w:sz w:val="24"/>
          <w:szCs w:val="24"/>
        </w:rPr>
        <w:fldChar w:fldCharType="end"/>
      </w:r>
    </w:p>
    <w:p w14:paraId="6820337A" w14:textId="00742ED4" w:rsidR="002B10C2" w:rsidRDefault="002B10C2" w:rsidP="0018768B">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Salah satu bentuk aspek yang tumbuh dan berkembang pada anak usia dini adalah perkembangan nilai moral dan agama. Pengembangan nilai moral dan agama erat kaitannya dengan budi pekerti seorang anak, sikap sopan santun, serta kemauan untuk  melaksanakan ajaran agama dalam kehidupannya sehari-hari. Pembahasan filosofis tentang budi pekerti khusunya dari segi Pendidikan moral sebagai mana di kemukakan oleh Kilpatrick akan terus berkembang dengan berbagai pendapat dan aspek budi pekerti, nilai moral dan keagamaan. Dalam lingkup perkembangan nilai-nilai agama dan moral anak diharapkan mampu membedakan perilaku baik dan buruk.</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Ananda","given":"Rizky","non-dropping-particle":"","parse-names":false,"suffix":""}],"container-title":"Jurnal Obsesi: Jurnal Pendidikan Anak Usia Dini","id":"ITEM-1","issue":"1","issued":{"date-parts":[["2017"]]},"title":"Implementasi Nilai Nilai Moral dan Agama Pada Anak Usia Dini.","type":"article-journal","volume":"1"},"uris":["http://www.mendeley.com/documents/?uuid=4c9d07c9-5d41-32ed-a049-01653d38381c"]}],"mendeley":{"formattedCitation":"(Ananda, 2017)","plainTextFormattedCitation":"(Ananda, 2017)","previouslyFormattedCitation":"(Ananda, 2017)"},"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Ananda, 2017)</w:t>
      </w:r>
      <w:r w:rsidR="0018768B">
        <w:rPr>
          <w:rFonts w:ascii="Times New Roman" w:eastAsia="Times New Roman" w:hAnsi="Times New Roman" w:cs="Times New Roman"/>
          <w:color w:val="000000"/>
          <w:sz w:val="24"/>
          <w:szCs w:val="24"/>
        </w:rPr>
        <w:fldChar w:fldCharType="end"/>
      </w:r>
    </w:p>
    <w:p w14:paraId="03A5EEA9" w14:textId="74933563" w:rsidR="002B10C2" w:rsidRDefault="002B10C2" w:rsidP="002B10C2">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Pengembangan nilai moral dan agama pada program Pendidikan Anak Usia Dini sangat penting keberadaannya, jika hal itu telah tertanam dan terpatri dengan baik dalam setiap insan sejak dini, hal tersebut merupakan awal yang baik bagi pendidikan anak bangsa untuk menjalani pendidikan selanjutnya. Keberadaan pengembangan aspek nilai-nilai agama dan moral anak usia dini yang dilakukan dengan kegiatan pembiasaan rutin dan keteladanan pada anak dalam kesehariannya membuat seorang pendidik harus merancang kegiatan pembelajaran yang lebih terprogram apalagi menyangkut media dalam pembelajarannya</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Huliyah","given":"Muhiyatul","non-dropping-particle":"","parse-names":false,"suffix":""}],"id":"ITEM-1","issued":{"date-parts":[["2000"]]},"publisher":"Kencana","publisher-place":"Yogyakarta","title":"Strategi pemgembangan nilai moral dan karakter anak usia dini","type":"book"},"uris":["http://www.mendeley.com/documents/?uuid=ae35421f-5e38-3ec0-9975-43f790f46013"]}],"mendeley":{"formattedCitation":"(Huliyah, 2000)","plainTextFormattedCitation":"(Huliyah, 2000)","previouslyFormattedCitation":"(Huliyah, 2000)"},"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Huliyah, 2000)</w:t>
      </w:r>
      <w:r w:rsidR="0018768B">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 xml:space="preserve">. </w:t>
      </w:r>
    </w:p>
    <w:p w14:paraId="6A50EE5D" w14:textId="77777777" w:rsidR="002B10C2" w:rsidRDefault="002B10C2" w:rsidP="002B10C2">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 xml:space="preserve">Dengan perkembangan dan kemajuan teknologi, media audio visual menjadi lebih </w:t>
      </w:r>
      <w:r w:rsidRPr="002B10C2">
        <w:rPr>
          <w:rFonts w:ascii="Times New Roman" w:eastAsia="Times New Roman" w:hAnsi="Times New Roman" w:cs="Times New Roman"/>
          <w:color w:val="000000"/>
          <w:sz w:val="24"/>
          <w:szCs w:val="24"/>
        </w:rPr>
        <w:t>mudah untuk diakses dan digunakan baik dengan menggunakan video, animasi, dan suara yang tentu dapat membuat pembelajaran jauh lebih menarik dan menyenangkan bagi anak usia dini.</w:t>
      </w:r>
    </w:p>
    <w:p w14:paraId="0B1B0FC3" w14:textId="35AA1E3E" w:rsidR="002B10C2" w:rsidRPr="002B10C2" w:rsidRDefault="002B10C2" w:rsidP="002B10C2">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Media pembelajaran adalah segala sesuatu yang dapat digunakan untuk menyalurkn pesan sehingga dapat merangsang fikiran, prasaan dan kemauan anak</w:t>
      </w:r>
      <w:r w:rsidR="0018768B">
        <w:rPr>
          <w:rFonts w:ascii="Times New Roman" w:eastAsia="Times New Roman" w:hAnsi="Times New Roman" w:cs="Times New Roman"/>
          <w:color w:val="000000"/>
          <w:sz w:val="24"/>
          <w:szCs w:val="24"/>
        </w:rPr>
        <w:t xml:space="preserve"> </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Maimunawati","given":"Siti","non-dropping-particle":"","parse-names":false,"suffix":""}],"id":"ITEM-1","issued":{"date-parts":[["2020"]]},"publisher":"Media Karya Serang","publisher-place":"Banten","title":"Peran Guru,Orang Tua, Metode Dan Media Pembelajaran","type":"book"},"uris":["http://www.mendeley.com/documents/?uuid=491712d1-0cdc-44b0-b3c9-e4ce7fbe6eaa"]}],"mendeley":{"formattedCitation":"(Maimunawati, 2020)","plainTextFormattedCitation":"(Maimunawati, 2020)","previouslyFormattedCitation":"(Maimunawati, 2020)"},"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Maimunawati, 2020)</w:t>
      </w:r>
      <w:r w:rsidR="0018768B">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 Media pembelajaran dapat merangsang minat siswa untuk belajar serta membantu guru dan siswa dalam proses pembelajaran untuk mencapai tujuan pembelajaran. Media audio visual adalah salah satu sarana pembelajaran melalui pandangan dan pendengan untuk tercapainya tujuan pebelajaran</w:t>
      </w:r>
      <w:r w:rsidR="0018768B">
        <w:rPr>
          <w:rFonts w:ascii="Times New Roman" w:eastAsia="Times New Roman" w:hAnsi="Times New Roman" w:cs="Times New Roman"/>
          <w:color w:val="000000"/>
          <w:sz w:val="24"/>
          <w:szCs w:val="24"/>
        </w:rPr>
        <w:t xml:space="preserve"> </w:t>
      </w:r>
      <w:r w:rsidR="0018768B">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Purnomo","given":"Joni","non-dropping-particle":"","parse-names":false,"suffix":""},{"dropping-particle":"","family":"Yutmini","given":"Sri","non-dropping-particle":"","parse-names":false,"suffix":""},{"dropping-particle":"","family":"Anitah","given":"Sri","non-dropping-particle":"","parse-names":false,"suffix":""}],"container-title":"Jurnal Teknologi Pendidikan Dan Pembelajaran","id":"ITEM-1","issue":"2","issued":{"date-parts":[["2014"]]},"title":"Penggunaan Media Audio-Visual Pada Mata Pembelajaran Ilmu Pengetahuan Alam Disekolah Menengah Pertama Negeri  1 Pacitan","type":"article-journal","volume":"2"},"uris":["http://www.mendeley.com/documents/?uuid=01b2fc47-d612-36c7-8ce1-1bdb6abd3b39"]}],"mendeley":{"formattedCitation":"(Purnomo et al., 2014)","plainTextFormattedCitation":"(Purnomo et al., 2014)","previouslyFormattedCitation":"(Purnomo et al., 2014)"},"properties":{"noteIndex":0},"schema":"https://github.com/citation-style-language/schema/raw/master/csl-citation.json"}</w:instrText>
      </w:r>
      <w:r w:rsidR="0018768B">
        <w:rPr>
          <w:rFonts w:ascii="Times New Roman" w:eastAsia="Times New Roman" w:hAnsi="Times New Roman" w:cs="Times New Roman"/>
          <w:color w:val="000000"/>
          <w:sz w:val="24"/>
          <w:szCs w:val="24"/>
        </w:rPr>
        <w:fldChar w:fldCharType="separate"/>
      </w:r>
      <w:r w:rsidR="0018768B" w:rsidRPr="0018768B">
        <w:rPr>
          <w:rFonts w:ascii="Times New Roman" w:eastAsia="Times New Roman" w:hAnsi="Times New Roman" w:cs="Times New Roman"/>
          <w:noProof/>
          <w:color w:val="000000"/>
          <w:sz w:val="24"/>
          <w:szCs w:val="24"/>
        </w:rPr>
        <w:t>(Purnomo et al., 2014)</w:t>
      </w:r>
      <w:r w:rsidR="0018768B">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w:t>
      </w:r>
    </w:p>
    <w:p w14:paraId="1B40ED0F" w14:textId="04D54CBC" w:rsidR="002B10C2" w:rsidRDefault="002B10C2" w:rsidP="002B10C2">
      <w:pPr>
        <w:shd w:val="clear" w:color="auto" w:fill="FFFFFF"/>
        <w:spacing w:after="0" w:line="240" w:lineRule="auto"/>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Media audio visual juga merupakan bentuk media yang menggabungkan unsur suara (audio) dan gambar (visual) untuk menyampaikan informasi, hiburan, pesan dan lain sebagainya</w:t>
      </w:r>
      <w:r w:rsidR="00C34E52">
        <w:rPr>
          <w:rFonts w:ascii="Times New Roman" w:eastAsia="Times New Roman" w:hAnsi="Times New Roman" w:cs="Times New Roman"/>
          <w:color w:val="000000"/>
          <w:sz w:val="24"/>
          <w:szCs w:val="24"/>
        </w:rPr>
        <w:t xml:space="preserve"> (Sri: 2019).</w:t>
      </w:r>
    </w:p>
    <w:p w14:paraId="2B15AFA9" w14:textId="77777777" w:rsidR="002B10C2" w:rsidRDefault="002B10C2" w:rsidP="002B10C2">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Bedasarkan hasil observasi awal pada hari senin 3 Februari tahun 2025 di TK Nurul Iman merupakan salah satu sekolah yang penerapannya menggunakan media audio visual sebagai daya Tarik maupun pengembangan atau untuk  menstimulus kemampuan nilai moral dan agama pada  kelompok B Tk Nurul Iman rutin menerapkan  media pembelajaran audio visual sebagai sarana pembelajaran anak karena dengan menggunakan media pembelajaran audio visual ini dapat memberikan nuansa dan suasana baru, menyenangkan, memberikan semangat, bervariasi, tidak embosankan dan tentunya dapat meningkatkan kualitas Pendidikan khususnya moral agama pada anak.</w:t>
      </w:r>
    </w:p>
    <w:p w14:paraId="7994671E" w14:textId="53EFA18E" w:rsidR="002B10C2" w:rsidRPr="002B10C2" w:rsidRDefault="002B10C2" w:rsidP="002B10C2">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Hasil wawancara yang di peroleh bersama guru di TK Nurul Iman pada hari senin,3  Februari, 2025. Dimana anak-anak pada kelompok B sudah mulai tertarik dengan penggunaan media pembelajaran yang baru yaitu menggunakan media audio visual. Anak-anak pada kelompok B sudah bisa menghafal atau menyanyikan lagu-lagu islami, menyebutkan rukun islam dan rukun iman dengan menggunakan lagu, serta dapat banyak sekali kemampuan nilai agama dan moral lainnya.</w:t>
      </w:r>
    </w:p>
    <w:p w14:paraId="5EEF3B24" w14:textId="4D44D412" w:rsidR="00EB2068" w:rsidRDefault="002B10C2" w:rsidP="002B10C2">
      <w:pPr>
        <w:shd w:val="clear" w:color="auto" w:fill="FFFFFF"/>
        <w:spacing w:after="0" w:line="240" w:lineRule="auto"/>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Berdasarkan hasil observasi dan wawancara diatas peneliti tertarik</w:t>
      </w:r>
      <w:r w:rsidRPr="002B10C2">
        <w:rPr>
          <w:rFonts w:ascii="Times New Roman" w:eastAsia="Times New Roman" w:hAnsi="Times New Roman" w:cs="Times New Roman"/>
          <w:color w:val="000000"/>
          <w:sz w:val="24"/>
          <w:szCs w:val="24"/>
          <w:lang w:val="en-US"/>
        </w:rPr>
        <w:t xml:space="preserve"> </w:t>
      </w:r>
      <w:r w:rsidRPr="002B10C2">
        <w:rPr>
          <w:rFonts w:ascii="Times New Roman" w:eastAsia="Times New Roman" w:hAnsi="Times New Roman" w:cs="Times New Roman"/>
          <w:color w:val="000000"/>
          <w:sz w:val="24"/>
          <w:szCs w:val="24"/>
        </w:rPr>
        <w:t xml:space="preserve">ingin mengetahui lebih </w:t>
      </w:r>
      <w:r w:rsidRPr="002B10C2">
        <w:rPr>
          <w:rFonts w:ascii="Times New Roman" w:eastAsia="Times New Roman" w:hAnsi="Times New Roman" w:cs="Times New Roman"/>
          <w:color w:val="000000"/>
          <w:sz w:val="24"/>
          <w:szCs w:val="24"/>
        </w:rPr>
        <w:lastRenderedPageBreak/>
        <w:t>jauh terkait dengan bagaimana implementasi media audio visual dalam menstimulus kemampuan nilai moral dan agama pada AUD 5-6 tahum, sehingga peneliti berinisiatif ingin melakukan peneltian tentang “ Implementasi Penggunaan Media Audio Visual Dalam Menstimulus Kemampuan nilai Agama dan Moral Pada Kelompok B Di TK Nurul Iman Tahun Ajaran 2024/2025.</w:t>
      </w:r>
    </w:p>
    <w:p w14:paraId="075A8C50" w14:textId="77777777" w:rsidR="002B10C2" w:rsidRDefault="002B10C2" w:rsidP="002B10C2">
      <w:pPr>
        <w:shd w:val="clear" w:color="auto" w:fill="FFFFFF"/>
        <w:spacing w:after="0" w:line="240" w:lineRule="auto"/>
        <w:jc w:val="both"/>
        <w:rPr>
          <w:rFonts w:ascii="Times New Roman" w:eastAsia="Times New Roman" w:hAnsi="Times New Roman" w:cs="Times New Roman"/>
          <w:color w:val="000000"/>
          <w:sz w:val="24"/>
          <w:szCs w:val="24"/>
        </w:rPr>
      </w:pPr>
    </w:p>
    <w:p w14:paraId="1ABCCC31" w14:textId="77777777" w:rsidR="00EB2068" w:rsidRDefault="00EB2068" w:rsidP="00EB2068">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773E358A" w14:textId="77777777" w:rsidR="00C62577" w:rsidRDefault="002B10C2" w:rsidP="00C62577">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Desain yang digunakan dalam penelitian ini adalah peneitian kualitatif deskriptif. Pemilihan pendekatan kualitatif ini disesuaikan dengan tujuan umum penelitian yaitu untuk menstimulus kemampuan nilai moral dan agama anak.</w:t>
      </w:r>
    </w:p>
    <w:p w14:paraId="3DD1A695" w14:textId="561B3573" w:rsidR="00C62577" w:rsidRDefault="002B10C2" w:rsidP="00C62577">
      <w:pPr>
        <w:shd w:val="clear" w:color="auto" w:fill="FFFFFF"/>
        <w:spacing w:after="0" w:line="240" w:lineRule="auto"/>
        <w:ind w:firstLine="720"/>
        <w:jc w:val="both"/>
        <w:rPr>
          <w:rFonts w:ascii="Times New Roman" w:eastAsia="Times New Roman" w:hAnsi="Times New Roman" w:cs="Times New Roman"/>
          <w:b/>
          <w:color w:val="000000"/>
          <w:sz w:val="24"/>
          <w:szCs w:val="24"/>
        </w:rPr>
      </w:pPr>
      <w:r w:rsidRPr="002B10C2">
        <w:rPr>
          <w:rFonts w:ascii="Times New Roman" w:eastAsia="Times New Roman" w:hAnsi="Times New Roman" w:cs="Times New Roman"/>
          <w:color w:val="000000"/>
          <w:sz w:val="24"/>
          <w:szCs w:val="24"/>
        </w:rPr>
        <w:t xml:space="preserve">Sugiyono mengemukakan metode penelitian kualitatif adalah metode penelitian yang berlandaskan pada filsafat postpositivisme atau interpretif, digunakan untuk meneliti pada kondisi objek ya ng alamiah, dimana peneliti adalah sebagai instrument kunci, teknik pengumpulan data dilakukan secara triangulasi (gabungan observasi, wawancara, dokumentasi), data yang didapat cenderung data kualitatif, analisi data bersifat induktif/kualitatif, dan hasil penelitian kualitatif bersifat untuk memahami makna, memahami keunikan, mengkonstruksi fenomena, dan menemukan hipotesis. </w:t>
      </w:r>
      <w:r w:rsidR="00C34E52">
        <w:rPr>
          <w:rFonts w:ascii="Times New Roman" w:eastAsia="Times New Roman" w:hAnsi="Times New Roman" w:cs="Times New Roman"/>
          <w:color w:val="000000"/>
          <w:sz w:val="24"/>
          <w:szCs w:val="24"/>
        </w:rPr>
        <w:fldChar w:fldCharType="begin" w:fldLock="1"/>
      </w:r>
      <w:r w:rsidR="00C34E52">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00C34E52">
        <w:rPr>
          <w:rFonts w:ascii="Times New Roman" w:eastAsia="Times New Roman" w:hAnsi="Times New Roman" w:cs="Times New Roman"/>
          <w:color w:val="000000"/>
          <w:sz w:val="24"/>
          <w:szCs w:val="24"/>
        </w:rPr>
        <w:fldChar w:fldCharType="separate"/>
      </w:r>
      <w:r w:rsidR="00C34E52" w:rsidRPr="00C34E52">
        <w:rPr>
          <w:rFonts w:ascii="Times New Roman" w:eastAsia="Times New Roman" w:hAnsi="Times New Roman" w:cs="Times New Roman"/>
          <w:noProof/>
          <w:color w:val="000000"/>
          <w:sz w:val="24"/>
          <w:szCs w:val="24"/>
        </w:rPr>
        <w:t>(Sugiyono, 2020)</w:t>
      </w:r>
      <w:r w:rsidR="00C34E52">
        <w:rPr>
          <w:rFonts w:ascii="Times New Roman" w:eastAsia="Times New Roman" w:hAnsi="Times New Roman" w:cs="Times New Roman"/>
          <w:color w:val="000000"/>
          <w:sz w:val="24"/>
          <w:szCs w:val="24"/>
        </w:rPr>
        <w:fldChar w:fldCharType="end"/>
      </w:r>
      <w:r w:rsidRPr="002B10C2">
        <w:rPr>
          <w:rFonts w:ascii="Times New Roman" w:eastAsia="Times New Roman" w:hAnsi="Times New Roman" w:cs="Times New Roman"/>
          <w:color w:val="000000"/>
          <w:sz w:val="24"/>
          <w:szCs w:val="24"/>
        </w:rPr>
        <w:t>.</w:t>
      </w:r>
    </w:p>
    <w:p w14:paraId="05352B45" w14:textId="74945925" w:rsidR="002B10C2" w:rsidRDefault="002B10C2" w:rsidP="00C62577">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2B10C2">
        <w:rPr>
          <w:rFonts w:ascii="Times New Roman" w:eastAsia="Times New Roman" w:hAnsi="Times New Roman" w:cs="Times New Roman"/>
          <w:color w:val="000000"/>
          <w:sz w:val="24"/>
          <w:szCs w:val="24"/>
        </w:rPr>
        <w:t>Metode kualitatif deskriptif merupakan pendekatan penelitian yang bertujuan untuk menggambarkan secara rinci fenomena atau kejadian yang diamati. Dalam metode ini, peneliti berusaha untuk menyajikan gambaran yang detail dan mendalam tentang apa yang terjadi</w:t>
      </w:r>
      <w:r w:rsidR="00C34E52">
        <w:rPr>
          <w:rFonts w:ascii="Times New Roman" w:eastAsia="Times New Roman" w:hAnsi="Times New Roman" w:cs="Times New Roman"/>
          <w:color w:val="000000"/>
          <w:sz w:val="24"/>
          <w:szCs w:val="24"/>
        </w:rPr>
        <w:t xml:space="preserve"> </w:t>
      </w:r>
      <w:r w:rsidR="00C34E52">
        <w:rPr>
          <w:rFonts w:ascii="Times New Roman" w:eastAsia="Times New Roman" w:hAnsi="Times New Roman" w:cs="Times New Roman"/>
          <w:color w:val="000000"/>
          <w:sz w:val="24"/>
          <w:szCs w:val="24"/>
        </w:rPr>
        <w:fldChar w:fldCharType="begin" w:fldLock="1"/>
      </w:r>
      <w:r w:rsidR="00C34E52">
        <w:rPr>
          <w:rFonts w:ascii="Times New Roman" w:eastAsia="Times New Roman" w:hAnsi="Times New Roman" w:cs="Times New Roman"/>
          <w:color w:val="000000"/>
          <w:sz w:val="24"/>
          <w:szCs w:val="24"/>
        </w:rPr>
        <w:instrText>ADDIN CSL_CITATION {"citationItems":[{"id":"ITEM-1","itemData":{"author":[{"dropping-particle":"","family":"Vivi","given":"Afriani","non-dropping-particle":"","parse-names":false,"suffix":""}],"id":"ITEM-1","issued":{"date-parts":[["2020"]]},"publisher":"CV Budi Utama","publisher-place":"Jakarta","title":"Metode Penelitian Kualitatif, Kuantitaif, Action Reaserch","type":"book"},"uris":["http://www.mendeley.com/documents/?uuid=3af73ba5-05ba-47a2-a5bc-09a462890521"]}],"mendeley":{"formattedCitation":"(Vivi, 2020)","plainTextFormattedCitation":"(Vivi, 2020)","previouslyFormattedCitation":"(Vivi, 2020)"},"properties":{"noteIndex":0},"schema":"https://github.com/citation-style-language/schema/raw/master/csl-citation.json"}</w:instrText>
      </w:r>
      <w:r w:rsidR="00C34E52">
        <w:rPr>
          <w:rFonts w:ascii="Times New Roman" w:eastAsia="Times New Roman" w:hAnsi="Times New Roman" w:cs="Times New Roman"/>
          <w:color w:val="000000"/>
          <w:sz w:val="24"/>
          <w:szCs w:val="24"/>
        </w:rPr>
        <w:fldChar w:fldCharType="separate"/>
      </w:r>
      <w:r w:rsidR="00C34E52" w:rsidRPr="00C34E52">
        <w:rPr>
          <w:rFonts w:ascii="Times New Roman" w:eastAsia="Times New Roman" w:hAnsi="Times New Roman" w:cs="Times New Roman"/>
          <w:noProof/>
          <w:color w:val="000000"/>
          <w:sz w:val="24"/>
          <w:szCs w:val="24"/>
        </w:rPr>
        <w:t>(Vivi, 2020)</w:t>
      </w:r>
      <w:r w:rsidR="00C34E52">
        <w:rPr>
          <w:rFonts w:ascii="Times New Roman" w:eastAsia="Times New Roman" w:hAnsi="Times New Roman" w:cs="Times New Roman"/>
          <w:color w:val="000000"/>
          <w:sz w:val="24"/>
          <w:szCs w:val="24"/>
        </w:rPr>
        <w:fldChar w:fldCharType="end"/>
      </w:r>
      <w:r w:rsidR="00C34E52">
        <w:rPr>
          <w:rFonts w:ascii="Times New Roman" w:eastAsia="Times New Roman" w:hAnsi="Times New Roman" w:cs="Times New Roman"/>
          <w:color w:val="000000"/>
          <w:sz w:val="24"/>
          <w:szCs w:val="24"/>
        </w:rPr>
        <w:t>.</w:t>
      </w:r>
      <w:r w:rsidRPr="002B10C2">
        <w:rPr>
          <w:rFonts w:ascii="Times New Roman" w:eastAsia="Times New Roman" w:hAnsi="Times New Roman" w:cs="Times New Roman"/>
          <w:color w:val="000000"/>
          <w:sz w:val="24"/>
          <w:szCs w:val="24"/>
        </w:rPr>
        <w:t xml:space="preserve"> Penelitian yang dilakukan oleh peneliti menggunakan  jenis penelitian kualitatif yang berfokus pada Implementasi media audio visual dalam menstimulasi kemampuan nilai agama dan moral anak. Jenis pendekatan yang digunakan adalah pendekatan study kasus.</w:t>
      </w:r>
    </w:p>
    <w:p w14:paraId="0F3F1F34" w14:textId="77777777" w:rsidR="00C62577" w:rsidRPr="00145E0B" w:rsidRDefault="00C62577" w:rsidP="00C62577">
      <w:pPr>
        <w:shd w:val="clear" w:color="auto" w:fill="FFFFFF"/>
        <w:spacing w:after="0" w:line="24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lokasi penelitian ini </w:t>
      </w:r>
      <w:r w:rsidRPr="00145E0B">
        <w:rPr>
          <w:rFonts w:ascii="Times New Roman" w:eastAsia="Times New Roman" w:hAnsi="Times New Roman" w:cs="Times New Roman"/>
          <w:color w:val="000000"/>
          <w:sz w:val="24"/>
          <w:szCs w:val="24"/>
        </w:rPr>
        <w:t>yaitu pada kelompok B di TK Nurul Iman Karang Sobor, Sokong, Tanjung, KLU, pada tahun ajaran 2024/2025.</w:t>
      </w:r>
    </w:p>
    <w:p w14:paraId="490702C5" w14:textId="0AD4DBBE" w:rsidR="00C62577" w:rsidRPr="00C62577" w:rsidRDefault="00C62577" w:rsidP="00C62577">
      <w:pPr>
        <w:shd w:val="clear" w:color="auto" w:fill="FFFFFF"/>
        <w:spacing w:after="0" w:line="240" w:lineRule="auto"/>
        <w:ind w:firstLine="720"/>
        <w:jc w:val="both"/>
        <w:rPr>
          <w:rFonts w:ascii="Times New Roman" w:eastAsia="Times New Roman" w:hAnsi="Times New Roman" w:cs="Times New Roman"/>
          <w:bCs/>
          <w:color w:val="000000"/>
          <w:sz w:val="24"/>
          <w:szCs w:val="24"/>
          <w:lang w:val="en-ID"/>
        </w:rPr>
      </w:pPr>
      <w:r w:rsidRPr="00C62577">
        <w:rPr>
          <w:rFonts w:ascii="Times New Roman" w:eastAsia="Times New Roman" w:hAnsi="Times New Roman" w:cs="Times New Roman"/>
          <w:bCs/>
          <w:color w:val="000000"/>
          <w:sz w:val="24"/>
          <w:szCs w:val="24"/>
          <w:lang w:val="en-ID"/>
        </w:rPr>
        <w:t xml:space="preserve">Teknik pengumpulan data adalah sebuah metode yang akan digunakan peneliti. Menurut </w:t>
      </w:r>
      <w:r w:rsidR="00C34E52">
        <w:rPr>
          <w:rFonts w:ascii="Times New Roman" w:eastAsia="Times New Roman" w:hAnsi="Times New Roman" w:cs="Times New Roman"/>
          <w:bCs/>
          <w:color w:val="000000"/>
          <w:sz w:val="24"/>
          <w:szCs w:val="24"/>
          <w:lang w:val="en-ID"/>
        </w:rPr>
        <w:fldChar w:fldCharType="begin" w:fldLock="1"/>
      </w:r>
      <w:r w:rsidR="00C34E52">
        <w:rPr>
          <w:rFonts w:ascii="Times New Roman" w:eastAsia="Times New Roman" w:hAnsi="Times New Roman" w:cs="Times New Roman"/>
          <w:bCs/>
          <w:color w:val="000000"/>
          <w:sz w:val="24"/>
          <w:szCs w:val="24"/>
          <w:lang w:val="en-ID"/>
        </w:rPr>
        <w:instrText>ADDIN CSL_CITATION {"citationItems":[{"id":"ITEM-1","itemData":{"author":[{"dropping-particle":"","family":"Arikunto","given":"Suharsimi","non-dropping-particle":"","parse-names":false,"suffix":""}],"id":"ITEM-1","issued":{"date-parts":[["2006"]]},"publisher":"PT. Rineka Cipta","publisher-place":"Bandung","title":"Prosedur Penelitian Suatu Pendekatan Praktis","type":"book"},"uris":["http://www.mendeley.com/documents/?uuid=5f1299c0-1ae4-40d7-8b3f-8a5affb7d558"]}],"mendeley":{"formattedCitation":"(Arikunto, 2006)","plainTextFormattedCitation":"(Arikunto, 2006)","previouslyFormattedCitation":"(Arikunto, 2006)"},"properties":{"noteIndex":0},"schema":"https://github.com/citation-style-language/schema/raw/master/csl-citation.json"}</w:instrText>
      </w:r>
      <w:r w:rsidR="00C34E52">
        <w:rPr>
          <w:rFonts w:ascii="Times New Roman" w:eastAsia="Times New Roman" w:hAnsi="Times New Roman" w:cs="Times New Roman"/>
          <w:bCs/>
          <w:color w:val="000000"/>
          <w:sz w:val="24"/>
          <w:szCs w:val="24"/>
          <w:lang w:val="en-ID"/>
        </w:rPr>
        <w:fldChar w:fldCharType="separate"/>
      </w:r>
      <w:r w:rsidR="00C34E52" w:rsidRPr="00C34E52">
        <w:rPr>
          <w:rFonts w:ascii="Times New Roman" w:eastAsia="Times New Roman" w:hAnsi="Times New Roman" w:cs="Times New Roman"/>
          <w:bCs/>
          <w:noProof/>
          <w:color w:val="000000"/>
          <w:sz w:val="24"/>
          <w:szCs w:val="24"/>
          <w:lang w:val="en-ID"/>
        </w:rPr>
        <w:t>(Arikunto, 2006)</w:t>
      </w:r>
      <w:r w:rsidR="00C34E52">
        <w:rPr>
          <w:rFonts w:ascii="Times New Roman" w:eastAsia="Times New Roman" w:hAnsi="Times New Roman" w:cs="Times New Roman"/>
          <w:bCs/>
          <w:color w:val="000000"/>
          <w:sz w:val="24"/>
          <w:szCs w:val="24"/>
          <w:lang w:val="en-ID"/>
        </w:rPr>
        <w:fldChar w:fldCharType="end"/>
      </w:r>
      <w:r w:rsidR="00C34E52">
        <w:rPr>
          <w:rFonts w:ascii="Times New Roman" w:eastAsia="Times New Roman" w:hAnsi="Times New Roman" w:cs="Times New Roman"/>
          <w:bCs/>
          <w:color w:val="000000"/>
          <w:sz w:val="24"/>
          <w:szCs w:val="24"/>
          <w:lang w:val="en-ID"/>
        </w:rPr>
        <w:t xml:space="preserve"> </w:t>
      </w:r>
      <w:r w:rsidRPr="00C62577">
        <w:rPr>
          <w:rFonts w:ascii="Times New Roman" w:eastAsia="Times New Roman" w:hAnsi="Times New Roman" w:cs="Times New Roman"/>
          <w:bCs/>
          <w:color w:val="000000"/>
          <w:sz w:val="24"/>
          <w:szCs w:val="24"/>
          <w:lang w:val="en-ID"/>
        </w:rPr>
        <w:t xml:space="preserve">yang dimaksud pengumpulan data adalah cara yang digunakan oleh peneliti dalam pengumpulan data penelitiannya. Karena tujuan uatama adalah untuk memperoleh data yang sesuai dengan tujuan. Oleh karena itu, sangat penting peneliti harus memperhatikan proses informasi, teliti, dan mencatat informasi yang didapatkan.  </w:t>
      </w:r>
      <w:r>
        <w:rPr>
          <w:rFonts w:ascii="Times New Roman" w:eastAsia="Times New Roman" w:hAnsi="Times New Roman" w:cs="Times New Roman"/>
          <w:bCs/>
          <w:color w:val="000000"/>
          <w:sz w:val="24"/>
          <w:szCs w:val="24"/>
          <w:lang w:val="en-ID"/>
        </w:rPr>
        <w:t>Sehingga Teknik pengumpulan data yang digunakan yaitu observasi, wawancara dan dokumentasi.</w:t>
      </w:r>
      <w:r w:rsidRPr="00C62577">
        <w:rPr>
          <w:rFonts w:ascii="Times New Roman" w:eastAsia="Times New Roman" w:hAnsi="Times New Roman" w:cs="Times New Roman"/>
          <w:bCs/>
          <w:color w:val="000000"/>
          <w:sz w:val="24"/>
          <w:szCs w:val="24"/>
          <w:lang w:val="en-ID"/>
        </w:rPr>
        <w:t xml:space="preserve">    </w:t>
      </w:r>
    </w:p>
    <w:p w14:paraId="7A5AEFE6" w14:textId="77777777" w:rsidR="00C62577" w:rsidRPr="00872643" w:rsidRDefault="00C62577" w:rsidP="00C62577">
      <w:pPr>
        <w:numPr>
          <w:ilvl w:val="0"/>
          <w:numId w:val="8"/>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t xml:space="preserve">Observasi  </w:t>
      </w:r>
    </w:p>
    <w:p w14:paraId="0DB239D4" w14:textId="145B3233" w:rsidR="00C62577" w:rsidRPr="00872643"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lang w:val="en-US"/>
        </w:rPr>
        <w:t xml:space="preserve">Sugiyono menjelaskan bahwa observasi sebagai teknik pengumpulan data mempunyai ciri yang spesifik bila di bandingkan dengan teknik lainya. Teknik pengumpulan data dengan observasi digunakan bila penelitian berkenan dengan perilaku manusia, proses, kerja, gejala-gejala alam dan apabila responden yang diamati tidak terlalu besar. Berdasarkan proses pengumpulan data, observasi di bedakan menjadi participant observation (observasi berperan serta) non participant observation (observasi tidak terlibat secara langsung). Dari segi instrumentasi yang digunakan, maka observasi dapat dibedakan menjadi observasi terstruktur dan tak terstruktur </w:t>
      </w:r>
      <w:r w:rsidRPr="00872643">
        <w:rPr>
          <w:rFonts w:ascii="Times New Roman" w:eastAsia="Times New Roman" w:hAnsi="Times New Roman" w:cs="Times New Roman"/>
          <w:color w:val="000000"/>
          <w:sz w:val="24"/>
          <w:szCs w:val="24"/>
          <w:lang w:val="en-US"/>
        </w:rPr>
        <w:fldChar w:fldCharType="begin" w:fldLock="1"/>
      </w:r>
      <w:r w:rsidR="00C34E52">
        <w:rPr>
          <w:rFonts w:ascii="Times New Roman" w:eastAsia="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19"]]},"publisher":"                       Alfabeta","publisher-place":"Bandung","title":"Metode Penelitian: Kuantitatif, Kualitatif, Kuantitatif, R &amp; D","type":"book"},"uris":["http://www.mendeley.com/documents/?uuid=40b9401a-67ad-3d99-b0e2-456fcfbdfdc3"]}],"mendeley":{"formattedCitation":"(Sugiyono, 2019)","plainTextFormattedCitation":"(Sugiyono, 2019)","previouslyFormattedCitation":"(Sugiyono, 2019)"},"properties":{"noteIndex":0},"schema":"https://github.com/citation-style-language/schema/raw/master/csl-citation.json"}</w:instrText>
      </w:r>
      <w:r w:rsidRPr="00872643">
        <w:rPr>
          <w:rFonts w:ascii="Times New Roman" w:eastAsia="Times New Roman" w:hAnsi="Times New Roman" w:cs="Times New Roman"/>
          <w:color w:val="000000"/>
          <w:sz w:val="24"/>
          <w:szCs w:val="24"/>
          <w:lang w:val="en-US"/>
        </w:rPr>
        <w:fldChar w:fldCharType="separate"/>
      </w:r>
      <w:r w:rsidR="00C34E52" w:rsidRPr="00C34E52">
        <w:rPr>
          <w:rFonts w:ascii="Times New Roman" w:eastAsia="Times New Roman" w:hAnsi="Times New Roman" w:cs="Times New Roman"/>
          <w:noProof/>
          <w:color w:val="000000"/>
          <w:sz w:val="24"/>
          <w:szCs w:val="24"/>
          <w:lang w:val="en-US"/>
        </w:rPr>
        <w:t>(Sugiyono, 2019)</w:t>
      </w:r>
      <w:r w:rsidRPr="00872643">
        <w:rPr>
          <w:rFonts w:ascii="Times New Roman" w:eastAsia="Times New Roman" w:hAnsi="Times New Roman" w:cs="Times New Roman"/>
          <w:color w:val="000000"/>
          <w:sz w:val="24"/>
          <w:szCs w:val="24"/>
          <w:lang w:val="en-US"/>
        </w:rPr>
        <w:fldChar w:fldCharType="end"/>
      </w:r>
      <w:r w:rsidRPr="00872643">
        <w:rPr>
          <w:rFonts w:ascii="Times New Roman" w:eastAsia="Times New Roman" w:hAnsi="Times New Roman" w:cs="Times New Roman"/>
          <w:color w:val="000000"/>
          <w:sz w:val="24"/>
          <w:szCs w:val="24"/>
          <w:lang w:val="en-US"/>
        </w:rPr>
        <w:t>.</w:t>
      </w:r>
    </w:p>
    <w:p w14:paraId="09612374" w14:textId="7C1AF9A7" w:rsidR="00C62577" w:rsidRPr="00872643" w:rsidRDefault="00C62577" w:rsidP="00C62577">
      <w:pPr>
        <w:shd w:val="clear" w:color="auto" w:fill="FFFFFF"/>
        <w:spacing w:after="0" w:line="240" w:lineRule="auto"/>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lang w:val="en-US"/>
        </w:rPr>
        <w:t>Penelitian ini menggunakan observasi semi partisipan dimana peneliti ikut terlibat dalam sebagian kegiatan yang dilakukan orang yang diteliti. Jenis observasi ini digunakan agar peneliti lebih mudah dalam melakukan pengamatan. Observasi ini melibatkan guru kelas dan peserta didik. Obervasi ini perlu dilakukan untuk mendapatkan data tentang motivasi belajar siswa</w:t>
      </w:r>
      <w:r w:rsidR="00C34E52">
        <w:rPr>
          <w:rFonts w:ascii="Times New Roman" w:eastAsia="Times New Roman" w:hAnsi="Times New Roman" w:cs="Times New Roman"/>
          <w:color w:val="000000"/>
          <w:sz w:val="24"/>
          <w:szCs w:val="24"/>
          <w:lang w:val="en-US"/>
        </w:rPr>
        <w:t xml:space="preserve"> </w:t>
      </w:r>
      <w:r w:rsidR="00C34E52">
        <w:rPr>
          <w:rFonts w:ascii="Times New Roman" w:eastAsia="Times New Roman" w:hAnsi="Times New Roman" w:cs="Times New Roman"/>
          <w:color w:val="000000"/>
          <w:sz w:val="24"/>
          <w:szCs w:val="24"/>
          <w:lang w:val="en-US"/>
        </w:rPr>
        <w:fldChar w:fldCharType="begin" w:fldLock="1"/>
      </w:r>
      <w:r w:rsidR="00C34E52">
        <w:rPr>
          <w:rFonts w:ascii="Times New Roman" w:eastAsia="Times New Roman" w:hAnsi="Times New Roman" w:cs="Times New Roman"/>
          <w:color w:val="000000"/>
          <w:sz w:val="24"/>
          <w:szCs w:val="24"/>
          <w:lang w:val="en-US"/>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00C34E52">
        <w:rPr>
          <w:rFonts w:ascii="Times New Roman" w:eastAsia="Times New Roman" w:hAnsi="Times New Roman" w:cs="Times New Roman"/>
          <w:color w:val="000000"/>
          <w:sz w:val="24"/>
          <w:szCs w:val="24"/>
          <w:lang w:val="en-US"/>
        </w:rPr>
        <w:fldChar w:fldCharType="separate"/>
      </w:r>
      <w:r w:rsidR="00C34E52" w:rsidRPr="00C34E52">
        <w:rPr>
          <w:rFonts w:ascii="Times New Roman" w:eastAsia="Times New Roman" w:hAnsi="Times New Roman" w:cs="Times New Roman"/>
          <w:noProof/>
          <w:color w:val="000000"/>
          <w:sz w:val="24"/>
          <w:szCs w:val="24"/>
          <w:lang w:val="en-US"/>
        </w:rPr>
        <w:t>(Sutikno P.H. Sobry, 2020)</w:t>
      </w:r>
      <w:r w:rsidR="00C34E52">
        <w:rPr>
          <w:rFonts w:ascii="Times New Roman" w:eastAsia="Times New Roman" w:hAnsi="Times New Roman" w:cs="Times New Roman"/>
          <w:color w:val="000000"/>
          <w:sz w:val="24"/>
          <w:szCs w:val="24"/>
          <w:lang w:val="en-US"/>
        </w:rPr>
        <w:fldChar w:fldCharType="end"/>
      </w:r>
    </w:p>
    <w:p w14:paraId="6E99DDC6" w14:textId="77777777" w:rsidR="00C62577" w:rsidRPr="00872643" w:rsidRDefault="00C62577" w:rsidP="00C62577">
      <w:pPr>
        <w:numPr>
          <w:ilvl w:val="0"/>
          <w:numId w:val="8"/>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t>Wawancara (</w:t>
      </w:r>
      <w:r w:rsidRPr="00872643">
        <w:rPr>
          <w:rFonts w:ascii="Times New Roman" w:eastAsia="Times New Roman" w:hAnsi="Times New Roman" w:cs="Times New Roman"/>
          <w:b/>
          <w:bCs/>
          <w:i/>
          <w:color w:val="000000"/>
          <w:sz w:val="24"/>
          <w:szCs w:val="24"/>
          <w:lang w:val="fi-FI"/>
        </w:rPr>
        <w:t>interview</w:t>
      </w:r>
      <w:r w:rsidRPr="00872643">
        <w:rPr>
          <w:rFonts w:ascii="Times New Roman" w:eastAsia="Times New Roman" w:hAnsi="Times New Roman" w:cs="Times New Roman"/>
          <w:b/>
          <w:bCs/>
          <w:color w:val="000000"/>
          <w:sz w:val="24"/>
          <w:szCs w:val="24"/>
          <w:lang w:val="fi-FI"/>
        </w:rPr>
        <w:t>)</w:t>
      </w:r>
    </w:p>
    <w:p w14:paraId="1FDDDD75" w14:textId="40F07D2C" w:rsidR="00C62577"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fi-FI"/>
        </w:rPr>
      </w:pPr>
      <w:r w:rsidRPr="00872643">
        <w:rPr>
          <w:rFonts w:ascii="Times New Roman" w:eastAsia="Times New Roman" w:hAnsi="Times New Roman" w:cs="Times New Roman"/>
          <w:color w:val="000000"/>
          <w:sz w:val="24"/>
          <w:szCs w:val="24"/>
          <w:lang w:val="en-US"/>
        </w:rPr>
        <w:t>Dalam penelitian ini peneliti menggunakan wawancara semi terstruktur. Wawancara semi terstruktur ini masih bisa ada jawaban ataupun pertanyaan lain diluar daftar yang telah ditentukan agar lebih banyak menjaring data yang diperlukan melalui pertanyaan-pertanyaan yang telah disiapkan</w:t>
      </w:r>
      <w:r w:rsidR="00C34E52">
        <w:rPr>
          <w:rFonts w:ascii="Times New Roman" w:eastAsia="Times New Roman" w:hAnsi="Times New Roman" w:cs="Times New Roman"/>
          <w:color w:val="000000"/>
          <w:sz w:val="24"/>
          <w:szCs w:val="24"/>
          <w:lang w:val="en-US"/>
        </w:rPr>
        <w:t xml:space="preserve"> </w:t>
      </w:r>
      <w:r w:rsidR="00C34E52">
        <w:rPr>
          <w:rFonts w:ascii="Times New Roman" w:eastAsia="Times New Roman" w:hAnsi="Times New Roman" w:cs="Times New Roman"/>
          <w:color w:val="000000"/>
          <w:sz w:val="24"/>
          <w:szCs w:val="24"/>
          <w:lang w:val="en-US"/>
        </w:rPr>
        <w:fldChar w:fldCharType="begin" w:fldLock="1"/>
      </w:r>
      <w:r w:rsidR="00C34E52">
        <w:rPr>
          <w:rFonts w:ascii="Times New Roman" w:eastAsia="Times New Roman" w:hAnsi="Times New Roman" w:cs="Times New Roman"/>
          <w:color w:val="000000"/>
          <w:sz w:val="24"/>
          <w:szCs w:val="24"/>
          <w:lang w:val="en-US"/>
        </w:rPr>
        <w:instrText>ADDIN CSL_CITATION {"citationItems":[{"id":"ITEM-1","itemData":{"author":[{"dropping-particle":"","family":"Moleong","given":"Lexy J","non-dropping-particle":"","parse-names":false,"suffix":""}],"id":"ITEM-1","issued":{"date-parts":[["2012"]]},"publisher":"Roksada","publisher-place":"Bandung","title":"Metodelogi Penelitian Kualitatif Edisi Revisi","type":"book"},"uris":["http://www.mendeley.com/documents/?uuid=d80fc35b-74dc-4ae7-ad11-2bb4a0cb2883"]}],"mendeley":{"formattedCitation":"(Moleong, 2012)","plainTextFormattedCitation":"(Moleong, 2012)","previouslyFormattedCitation":"(Moleong, 2012)"},"properties":{"noteIndex":0},"schema":"https://github.com/citation-style-language/schema/raw/master/csl-citation.json"}</w:instrText>
      </w:r>
      <w:r w:rsidR="00C34E52">
        <w:rPr>
          <w:rFonts w:ascii="Times New Roman" w:eastAsia="Times New Roman" w:hAnsi="Times New Roman" w:cs="Times New Roman"/>
          <w:color w:val="000000"/>
          <w:sz w:val="24"/>
          <w:szCs w:val="24"/>
          <w:lang w:val="en-US"/>
        </w:rPr>
        <w:fldChar w:fldCharType="separate"/>
      </w:r>
      <w:r w:rsidR="00C34E52" w:rsidRPr="00C34E52">
        <w:rPr>
          <w:rFonts w:ascii="Times New Roman" w:eastAsia="Times New Roman" w:hAnsi="Times New Roman" w:cs="Times New Roman"/>
          <w:noProof/>
          <w:color w:val="000000"/>
          <w:sz w:val="24"/>
          <w:szCs w:val="24"/>
          <w:lang w:val="en-US"/>
        </w:rPr>
        <w:t>(Moleong, 2012)</w:t>
      </w:r>
      <w:r w:rsidR="00C34E52">
        <w:rPr>
          <w:rFonts w:ascii="Times New Roman" w:eastAsia="Times New Roman" w:hAnsi="Times New Roman" w:cs="Times New Roman"/>
          <w:color w:val="000000"/>
          <w:sz w:val="24"/>
          <w:szCs w:val="24"/>
          <w:lang w:val="en-US"/>
        </w:rPr>
        <w:fldChar w:fldCharType="end"/>
      </w:r>
      <w:r w:rsidRPr="00872643">
        <w:rPr>
          <w:rFonts w:ascii="Times New Roman" w:eastAsia="Times New Roman" w:hAnsi="Times New Roman" w:cs="Times New Roman"/>
          <w:color w:val="000000"/>
          <w:sz w:val="24"/>
          <w:szCs w:val="24"/>
          <w:lang w:val="en-US"/>
        </w:rPr>
        <w:t>.</w:t>
      </w:r>
      <w:r w:rsidRPr="00872643">
        <w:rPr>
          <w:rFonts w:ascii="Times New Roman" w:eastAsia="Times New Roman" w:hAnsi="Times New Roman" w:cs="Times New Roman"/>
          <w:color w:val="000000"/>
          <w:sz w:val="24"/>
          <w:szCs w:val="24"/>
          <w:lang w:val="fi-FI"/>
        </w:rPr>
        <w:t xml:space="preserve">       </w:t>
      </w:r>
    </w:p>
    <w:p w14:paraId="1F5D7E01" w14:textId="77777777" w:rsidR="00C34E52" w:rsidRPr="00872643" w:rsidRDefault="00C34E52"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p>
    <w:p w14:paraId="1D8593F8" w14:textId="77777777" w:rsidR="00C62577" w:rsidRPr="00872643" w:rsidRDefault="00C62577" w:rsidP="00C62577">
      <w:pPr>
        <w:numPr>
          <w:ilvl w:val="0"/>
          <w:numId w:val="8"/>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lastRenderedPageBreak/>
        <w:t>Dokumentasi</w:t>
      </w:r>
    </w:p>
    <w:p w14:paraId="288A48FE" w14:textId="77777777" w:rsidR="00C62577"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rPr>
        <w:t xml:space="preserve">Dokumentasi adalah sumber data yang mendukung penelitian, dalam penelitian ini </w:t>
      </w:r>
      <w:r w:rsidRPr="00872643">
        <w:rPr>
          <w:rFonts w:ascii="Times New Roman" w:eastAsia="Times New Roman" w:hAnsi="Times New Roman" w:cs="Times New Roman"/>
          <w:color w:val="000000"/>
          <w:sz w:val="24"/>
          <w:szCs w:val="24"/>
          <w:lang w:val="en-US"/>
        </w:rPr>
        <w:t>dokumentasi</w:t>
      </w:r>
      <w:r w:rsidRPr="00872643">
        <w:rPr>
          <w:rFonts w:ascii="Times New Roman" w:eastAsia="Times New Roman" w:hAnsi="Times New Roman" w:cs="Times New Roman"/>
          <w:color w:val="000000"/>
          <w:sz w:val="24"/>
          <w:szCs w:val="24"/>
        </w:rPr>
        <w:t xml:space="preserve"> yang </w:t>
      </w:r>
      <w:r w:rsidRPr="00872643">
        <w:rPr>
          <w:rFonts w:ascii="Times New Roman" w:eastAsia="Times New Roman" w:hAnsi="Times New Roman" w:cs="Times New Roman"/>
          <w:color w:val="000000"/>
          <w:sz w:val="24"/>
          <w:szCs w:val="24"/>
          <w:lang w:val="en-US"/>
        </w:rPr>
        <w:t>peneliti</w:t>
      </w:r>
      <w:r w:rsidRPr="00872643">
        <w:rPr>
          <w:rFonts w:ascii="Times New Roman" w:eastAsia="Times New Roman" w:hAnsi="Times New Roman" w:cs="Times New Roman"/>
          <w:color w:val="000000"/>
          <w:sz w:val="24"/>
          <w:szCs w:val="24"/>
        </w:rPr>
        <w:t xml:space="preserve"> himpun meliputi; Dalam penelitian ini data dokumentasi yang dimaksud meliputi:</w:t>
      </w:r>
      <w:r w:rsidRPr="00872643">
        <w:rPr>
          <w:rFonts w:ascii="Times New Roman" w:eastAsia="Times New Roman" w:hAnsi="Times New Roman" w:cs="Times New Roman"/>
          <w:color w:val="000000"/>
          <w:sz w:val="24"/>
          <w:szCs w:val="24"/>
          <w:lang w:val="en-US"/>
        </w:rPr>
        <w:t xml:space="preserve"> Jenis motivasi. data yang terkait motivasi yang diberikan, foto-foto kegiatan saat memberikan motivasi.  </w:t>
      </w:r>
    </w:p>
    <w:p w14:paraId="5C1EFF14" w14:textId="77777777" w:rsidR="00C62577" w:rsidRPr="00872643"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p>
    <w:p w14:paraId="2C2C950F" w14:textId="77777777" w:rsidR="00C62577" w:rsidRPr="00872643" w:rsidRDefault="00C62577" w:rsidP="00C62577">
      <w:pPr>
        <w:shd w:val="clear" w:color="auto" w:fill="FFFFFF"/>
        <w:spacing w:after="0" w:line="240" w:lineRule="auto"/>
        <w:ind w:firstLine="36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bCs/>
          <w:color w:val="000000"/>
          <w:sz w:val="24"/>
          <w:szCs w:val="24"/>
          <w:lang w:val="fi-FI"/>
        </w:rPr>
        <w:t>Adapun</w:t>
      </w:r>
      <w:r>
        <w:rPr>
          <w:rFonts w:ascii="Times New Roman" w:eastAsia="Times New Roman" w:hAnsi="Times New Roman" w:cs="Times New Roman"/>
          <w:b/>
          <w:color w:val="000000"/>
          <w:sz w:val="24"/>
          <w:szCs w:val="24"/>
          <w:lang w:val="fi-FI"/>
        </w:rPr>
        <w:t xml:space="preserve"> </w:t>
      </w:r>
      <w:r w:rsidRPr="00872643">
        <w:rPr>
          <w:rFonts w:ascii="Times New Roman" w:eastAsia="Times New Roman" w:hAnsi="Times New Roman" w:cs="Times New Roman"/>
          <w:color w:val="000000"/>
          <w:sz w:val="24"/>
          <w:szCs w:val="24"/>
          <w:lang w:val="en-ID"/>
        </w:rPr>
        <w:t xml:space="preserve">Teknik analisis data yang digunakan dalam penelitian ini yaitu analisis data Model Miles dan Huberman. Analisis data model Miles dan Huberman terdiri dari tiga tahapan sebagai berikut: </w:t>
      </w:r>
      <w:r>
        <w:rPr>
          <w:rFonts w:ascii="Times New Roman" w:eastAsia="Times New Roman" w:hAnsi="Times New Roman" w:cs="Times New Roman"/>
          <w:color w:val="000000"/>
          <w:sz w:val="24"/>
          <w:szCs w:val="24"/>
          <w:lang w:val="en-ID"/>
        </w:rPr>
        <w:fldChar w:fldCharType="begin" w:fldLock="1"/>
      </w:r>
      <w:r>
        <w:rPr>
          <w:rFonts w:ascii="Times New Roman" w:eastAsia="Times New Roman" w:hAnsi="Times New Roman" w:cs="Times New Roman"/>
          <w:color w:val="000000"/>
          <w:sz w:val="24"/>
          <w:szCs w:val="24"/>
          <w:lang w:val="en-ID"/>
        </w:rPr>
        <w:instrText>ADDIN CSL_CITATION {"citationItems":[{"id":"ITEM-1","itemData":{"author":[{"dropping-particle":"","family":"Saldana","given":"","non-dropping-particle":"","parse-names":false,"suffix":""}],"id":"ITEM-1","issued":{"date-parts":[["2014"]]},"publisher":"Sage Publication","publisher-place":"USE","title":"Qualitatif Data Analysis, A Methode Sourcebook, Edition 3","type":"book"},"uris":["http://www.mendeley.com/documents/?uuid=f6ae8676-8280-3077-ad9c-a67f91998b09"]}],"mendeley":{"formattedCitation":"(Saldana, 2014)","plainTextFormattedCitation":"(Saldana, 2014)","previouslyFormattedCitation":"(Saldana, 2014)"},"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48181B">
        <w:rPr>
          <w:rFonts w:ascii="Times New Roman" w:eastAsia="Times New Roman" w:hAnsi="Times New Roman" w:cs="Times New Roman"/>
          <w:noProof/>
          <w:color w:val="000000"/>
          <w:sz w:val="24"/>
          <w:szCs w:val="24"/>
          <w:lang w:val="en-ID"/>
        </w:rPr>
        <w:t>(Saldana, 2014)</w:t>
      </w:r>
      <w:r>
        <w:rPr>
          <w:rFonts w:ascii="Times New Roman" w:eastAsia="Times New Roman" w:hAnsi="Times New Roman" w:cs="Times New Roman"/>
          <w:color w:val="000000"/>
          <w:sz w:val="24"/>
          <w:szCs w:val="24"/>
          <w:lang w:val="en-ID"/>
        </w:rPr>
        <w:fldChar w:fldCharType="end"/>
      </w:r>
    </w:p>
    <w:p w14:paraId="455F1E6A" w14:textId="77777777" w:rsidR="00C62577" w:rsidRPr="00872643" w:rsidRDefault="00C62577" w:rsidP="00C62577">
      <w:pPr>
        <w:numPr>
          <w:ilvl w:val="1"/>
          <w:numId w:val="9"/>
        </w:numPr>
        <w:shd w:val="clear" w:color="auto" w:fill="FFFFFF"/>
        <w:spacing w:after="0" w:line="240" w:lineRule="auto"/>
        <w:ind w:left="630"/>
        <w:jc w:val="both"/>
        <w:rPr>
          <w:rFonts w:ascii="Times New Roman" w:eastAsia="Times New Roman" w:hAnsi="Times New Roman" w:cs="Times New Roman"/>
          <w:b/>
          <w:bCs/>
          <w:color w:val="000000"/>
          <w:sz w:val="24"/>
          <w:szCs w:val="24"/>
          <w:lang w:val="en-US"/>
        </w:rPr>
      </w:pPr>
      <w:r w:rsidRPr="00872643">
        <w:rPr>
          <w:rFonts w:ascii="Times New Roman" w:eastAsia="Times New Roman" w:hAnsi="Times New Roman" w:cs="Times New Roman"/>
          <w:b/>
          <w:bCs/>
          <w:color w:val="000000"/>
          <w:sz w:val="24"/>
          <w:szCs w:val="24"/>
          <w:lang w:val="en-US"/>
        </w:rPr>
        <w:t>Reduksi Data</w:t>
      </w:r>
    </w:p>
    <w:p w14:paraId="6D1EAAA9" w14:textId="77777777" w:rsidR="00C62577" w:rsidRPr="00872643"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 xml:space="preserve">Tahap pertama dalam proses analisis data adalah reduksi data. Reduksi data merupakan proses yang memudahkan peneliti dalam memilih dan memilah data yang tepat yang diperoleh di lapangan. Reduksi data artinya memilah dan memilih data, lebih memfokuskan, menyederhanakan, mengelompokan data mentah agar mudah dipaham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R. Zulki Zulkifli Noor","given":"","non-dropping-particle":"","parse-names":false,"suffix":""}],"container-title":"In Deepublish.","id":"ITEM-1","issued":{"date-parts":[["2015"]]},"title":"Metodologi Penelitian Kualitatif dan Kuantitatif. ","type":"article-journal"},"uris":["http://www.mendeley.com/documents/?uuid=27d10176-6148-3ed2-9d05-befac12f0f22"]}],"mendeley":{"formattedCitation":"(H.R. Zulki Zulkifli Noor, 2015)","plainTextFormattedCitation":"(H.R. Zulki Zulkifli Noor, 2015)","previouslyFormattedCitation":"(H.R. Zulki Zulkifli Noor,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48181B">
        <w:rPr>
          <w:rFonts w:ascii="Times New Roman" w:eastAsia="Times New Roman" w:hAnsi="Times New Roman" w:cs="Times New Roman"/>
          <w:noProof/>
          <w:color w:val="000000"/>
          <w:sz w:val="24"/>
          <w:szCs w:val="24"/>
        </w:rPr>
        <w:t>(H.R. Zulki Zulkifli Noor, 2015)</w:t>
      </w:r>
      <w:r>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Sehingga dapat ditegaskan bahwa mereduksi data adalah merangkum, meringkas, menyeleksi ataupun memilih data atau hal-hal pokok yang dianggap penting untuk memberikan gambaran yang jelas mengenai data yang dibutuhkan dalam penelitian. </w:t>
      </w:r>
    </w:p>
    <w:p w14:paraId="4C8613A6" w14:textId="77777777" w:rsidR="00C62577" w:rsidRPr="00872643" w:rsidRDefault="00C62577" w:rsidP="00C62577">
      <w:pPr>
        <w:numPr>
          <w:ilvl w:val="1"/>
          <w:numId w:val="9"/>
        </w:numPr>
        <w:shd w:val="clear" w:color="auto" w:fill="FFFFFF"/>
        <w:spacing w:after="0" w:line="240" w:lineRule="auto"/>
        <w:ind w:left="63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en-US"/>
        </w:rPr>
        <w:t>Penyajian</w:t>
      </w:r>
      <w:r w:rsidRPr="00872643">
        <w:rPr>
          <w:rFonts w:ascii="Times New Roman" w:eastAsia="Times New Roman" w:hAnsi="Times New Roman" w:cs="Times New Roman"/>
          <w:b/>
          <w:bCs/>
          <w:color w:val="000000"/>
          <w:sz w:val="24"/>
          <w:szCs w:val="24"/>
          <w:lang w:val="fi-FI"/>
        </w:rPr>
        <w:t xml:space="preserve"> Data </w:t>
      </w:r>
    </w:p>
    <w:p w14:paraId="4EACA3B1" w14:textId="77777777" w:rsidR="00C62577" w:rsidRPr="00872643"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rPr>
        <w:t>Setelah</w:t>
      </w:r>
      <w:r w:rsidRPr="00872643">
        <w:rPr>
          <w:rFonts w:ascii="Times New Roman" w:eastAsia="Times New Roman" w:hAnsi="Times New Roman" w:cs="Times New Roman"/>
          <w:color w:val="000000"/>
          <w:sz w:val="24"/>
          <w:szCs w:val="24"/>
          <w:lang w:val="fi-FI"/>
        </w:rPr>
        <w:t xml:space="preserve"> tahap reduksi data, maka langkah selanjutnya adalah menyajikan data. Pada penelitian kualitatif data di uraikan dalam bentuk deskripsi dan dapat </w:t>
      </w:r>
      <w:r w:rsidRPr="00872643">
        <w:rPr>
          <w:rFonts w:ascii="Times New Roman" w:eastAsia="Times New Roman" w:hAnsi="Times New Roman" w:cs="Times New Roman"/>
          <w:color w:val="000000"/>
          <w:sz w:val="24"/>
          <w:szCs w:val="24"/>
        </w:rPr>
        <w:t>disajikan</w:t>
      </w:r>
      <w:r w:rsidRPr="00872643">
        <w:rPr>
          <w:rFonts w:ascii="Times New Roman" w:eastAsia="Times New Roman" w:hAnsi="Times New Roman" w:cs="Times New Roman"/>
          <w:color w:val="000000"/>
          <w:sz w:val="24"/>
          <w:szCs w:val="24"/>
          <w:lang w:val="fi-FI"/>
        </w:rPr>
        <w:t xml:space="preserve"> dalam bentuk tabel, grafik, pitctogram dan sejenisnya. </w:t>
      </w:r>
      <w:r w:rsidRPr="00872643">
        <w:rPr>
          <w:rFonts w:ascii="Times New Roman" w:eastAsia="Times New Roman" w:hAnsi="Times New Roman" w:cs="Times New Roman"/>
          <w:color w:val="000000"/>
          <w:sz w:val="24"/>
          <w:szCs w:val="24"/>
          <w:lang w:val="en-US"/>
        </w:rPr>
        <w:t>Dalam penelitian ini, data yang diperoleh disajikan dalam bentuk table, gambar, dan narasi. Hal ini dilakukan agar mempermudah peneliti untuk mengetahui dan memahami data dan kondisi sebenarnya di lapangan</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uthor":[{"dropping-particle":"","family":"Syahroni","given":"Muhammad Irfan","non-dropping-particle":"","parse-names":false,"suffix":""}],"container-title":"Jurnal  Al-Mustafa STT Alziziah Lombok Barat","id":"ITEM-1","issue":"3","issued":{"date-parts":[["2022"]]},"title":"Prosedur Penelitian Kualitatif","type":"article-journal","volume":"2"},"uris":["http://www.mendeley.com/documents/?uuid=4d30b9f1-f27b-3f67-ae28-6505d612fe01"]}],"mendeley":{"formattedCitation":"(Syahroni, 2022)","plainTextFormattedCitation":"(Syahroni, 2022)","previouslyFormattedCitation":"(Syahroni, 2022)"},"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321178">
        <w:rPr>
          <w:rFonts w:ascii="Times New Roman" w:eastAsia="Times New Roman" w:hAnsi="Times New Roman" w:cs="Times New Roman"/>
          <w:noProof/>
          <w:color w:val="000000"/>
          <w:sz w:val="24"/>
          <w:szCs w:val="24"/>
          <w:lang w:val="en-US"/>
        </w:rPr>
        <w:t>(Syahroni, 2022)</w:t>
      </w:r>
      <w:r>
        <w:rPr>
          <w:rFonts w:ascii="Times New Roman" w:eastAsia="Times New Roman" w:hAnsi="Times New Roman" w:cs="Times New Roman"/>
          <w:color w:val="000000"/>
          <w:sz w:val="24"/>
          <w:szCs w:val="24"/>
          <w:lang w:val="en-US"/>
        </w:rPr>
        <w:fldChar w:fldCharType="end"/>
      </w:r>
      <w:r w:rsidRPr="00872643">
        <w:rPr>
          <w:rFonts w:ascii="Times New Roman" w:eastAsia="Times New Roman" w:hAnsi="Times New Roman" w:cs="Times New Roman"/>
          <w:color w:val="000000"/>
          <w:sz w:val="24"/>
          <w:szCs w:val="24"/>
          <w:lang w:val="en-US"/>
        </w:rPr>
        <w:t>.</w:t>
      </w:r>
    </w:p>
    <w:p w14:paraId="501095B7" w14:textId="77777777" w:rsidR="00C62577" w:rsidRPr="00872643" w:rsidRDefault="00C62577" w:rsidP="00C6257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274C7436" w14:textId="77777777" w:rsidR="00C62577" w:rsidRPr="00872643" w:rsidRDefault="00C62577" w:rsidP="00C62577">
      <w:pPr>
        <w:numPr>
          <w:ilvl w:val="1"/>
          <w:numId w:val="9"/>
        </w:numPr>
        <w:shd w:val="clear" w:color="auto" w:fill="FFFFFF"/>
        <w:spacing w:after="0" w:line="240" w:lineRule="auto"/>
        <w:ind w:left="630"/>
        <w:jc w:val="both"/>
        <w:rPr>
          <w:rFonts w:ascii="Times New Roman" w:eastAsia="Times New Roman" w:hAnsi="Times New Roman" w:cs="Times New Roman"/>
          <w:b/>
          <w:color w:val="000000"/>
          <w:sz w:val="24"/>
          <w:szCs w:val="24"/>
          <w:lang w:val="en-US"/>
        </w:rPr>
      </w:pPr>
      <w:r w:rsidRPr="00872643">
        <w:rPr>
          <w:rFonts w:ascii="Times New Roman" w:eastAsia="Times New Roman" w:hAnsi="Times New Roman" w:cs="Times New Roman"/>
          <w:b/>
          <w:color w:val="000000"/>
          <w:sz w:val="24"/>
          <w:szCs w:val="24"/>
          <w:lang w:val="en-US"/>
        </w:rPr>
        <w:t xml:space="preserve">Penarikan Kesimpulan dan </w:t>
      </w:r>
      <w:r w:rsidRPr="00872643">
        <w:rPr>
          <w:rFonts w:ascii="Times New Roman" w:eastAsia="Times New Roman" w:hAnsi="Times New Roman" w:cs="Times New Roman"/>
          <w:b/>
          <w:bCs/>
          <w:color w:val="000000"/>
          <w:sz w:val="24"/>
          <w:szCs w:val="24"/>
          <w:lang w:val="en-US"/>
        </w:rPr>
        <w:t>Verifikasi</w:t>
      </w:r>
      <w:r w:rsidRPr="00872643">
        <w:rPr>
          <w:rFonts w:ascii="Times New Roman" w:eastAsia="Times New Roman" w:hAnsi="Times New Roman" w:cs="Times New Roman"/>
          <w:b/>
          <w:color w:val="000000"/>
          <w:sz w:val="24"/>
          <w:szCs w:val="24"/>
          <w:lang w:val="en-US"/>
        </w:rPr>
        <w:t xml:space="preserve"> </w:t>
      </w:r>
    </w:p>
    <w:p w14:paraId="3B12F038" w14:textId="77777777" w:rsidR="00C62577" w:rsidRPr="00872643" w:rsidRDefault="00C62577" w:rsidP="00C62577">
      <w:pPr>
        <w:shd w:val="clear" w:color="auto" w:fill="FFFFFF"/>
        <w:spacing w:after="0" w:line="240" w:lineRule="auto"/>
        <w:ind w:left="540" w:firstLine="72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lang w:val="en-US"/>
        </w:rPr>
        <w:tab/>
      </w:r>
      <w:r w:rsidRPr="00872643">
        <w:rPr>
          <w:rFonts w:ascii="Times New Roman" w:eastAsia="Times New Roman" w:hAnsi="Times New Roman" w:cs="Times New Roman"/>
          <w:color w:val="000000"/>
          <w:sz w:val="24"/>
          <w:szCs w:val="24"/>
        </w:rPr>
        <w:t xml:space="preserve">Penarikan kesimpulan kualitatif dalam penelitian ini diharapkan sebagai </w:t>
      </w:r>
      <w:r w:rsidRPr="00872643">
        <w:rPr>
          <w:rFonts w:ascii="Times New Roman" w:eastAsia="Times New Roman" w:hAnsi="Times New Roman" w:cs="Times New Roman"/>
          <w:color w:val="000000"/>
          <w:sz w:val="24"/>
          <w:szCs w:val="24"/>
        </w:rPr>
        <w:t xml:space="preserve">sebuah </w:t>
      </w:r>
      <w:r w:rsidRPr="00872643">
        <w:rPr>
          <w:rFonts w:ascii="Times New Roman" w:eastAsia="Times New Roman" w:hAnsi="Times New Roman" w:cs="Times New Roman"/>
          <w:color w:val="000000"/>
          <w:sz w:val="24"/>
          <w:szCs w:val="24"/>
          <w:lang w:val="en-US"/>
        </w:rPr>
        <w:t>kebaharuan</w:t>
      </w:r>
      <w:r w:rsidRPr="00872643">
        <w:rPr>
          <w:rFonts w:ascii="Times New Roman" w:eastAsia="Times New Roman" w:hAnsi="Times New Roman" w:cs="Times New Roman"/>
          <w:color w:val="000000"/>
          <w:sz w:val="24"/>
          <w:szCs w:val="24"/>
        </w:rPr>
        <w:t>. Kebaharuan berupa temuan baru dalam bentuk deskripsi atau gambaran objek yang sebelumnya belum jelas menjadi lebih jelas setelah dilakukan penelitian. Penulis melakukan penarikan kesimpulan terkait dengan kemampuan numerik siswa pada kategori kemampuan tinggi, sedang, dan rendah yang sesuai dengan indikator numerasi menurut TIM GLN tahun 2017 dan faktor penghambat kemampuan numerik siswa</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Gunawan","given":"Imam","non-dropping-particle":"","parse-names":false,"suffix":""}],"id":"ITEM-1","issued":{"date-parts":[["2015"]]},"publisher":"PT. Bumi Aksara.","publisher-place":"Jakarta","title":"Metode Penelitian Kualitatif Teori Dan Praktik","type":"book"},"uris":["http://www.mendeley.com/documents/?uuid=b3bc46eb-a6e3-4db5-8579-4446b5a5253c"]}],"mendeley":{"formattedCitation":"(Gunawan, 2015)","plainTextFormattedCitation":"(Gunawan, 2015)","previouslyFormattedCitation":"(Gunawan,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21178">
        <w:rPr>
          <w:rFonts w:ascii="Times New Roman" w:eastAsia="Times New Roman" w:hAnsi="Times New Roman" w:cs="Times New Roman"/>
          <w:noProof/>
          <w:color w:val="000000"/>
          <w:sz w:val="24"/>
          <w:szCs w:val="24"/>
        </w:rPr>
        <w:t>(Gunawan, 2015)</w:t>
      </w:r>
      <w:r>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w:t>
      </w:r>
    </w:p>
    <w:p w14:paraId="60965B73" w14:textId="77777777" w:rsidR="00C62577" w:rsidRDefault="00C62577" w:rsidP="00C62577">
      <w:pPr>
        <w:shd w:val="clear" w:color="auto" w:fill="FFFFFF"/>
        <w:spacing w:after="0" w:line="240" w:lineRule="auto"/>
        <w:ind w:firstLine="36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 xml:space="preserve">Teknik keabsahan yang digunakan peneliti  yaitu teknik triangulas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Mardawani","given":"","non-dropping-particle":"","parse-names":false,"suffix":""}],"id":"ITEM-1","issued":{"date-parts":[["2020"]]},"publisher":"CV Budi Utama","publisher-place":"Yogyakarta","title":"Praktis Penelitian Kualitatif Teori Daardan Analisis Data dalam Perspektif Kualitatif","type":"book"},"uris":["http://www.mendeley.com/documents/?uuid=a2038120-4e19-405a-8729-4b6dddadd57b"]}],"mendeley":{"formattedCitation":"(Mardawani, 2020)","plainTextFormattedCitation":"(Mardawani, 2020)","previouslyFormattedCitation":"(Mardawani,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21178">
        <w:rPr>
          <w:rFonts w:ascii="Times New Roman" w:eastAsia="Times New Roman" w:hAnsi="Times New Roman" w:cs="Times New Roman"/>
          <w:noProof/>
          <w:color w:val="000000"/>
          <w:sz w:val="24"/>
          <w:szCs w:val="24"/>
        </w:rPr>
        <w:t>(Mardawani,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872643">
        <w:rPr>
          <w:rFonts w:ascii="Times New Roman" w:eastAsia="Times New Roman" w:hAnsi="Times New Roman" w:cs="Times New Roman"/>
          <w:color w:val="000000"/>
          <w:sz w:val="24"/>
          <w:szCs w:val="24"/>
        </w:rPr>
        <w:t xml:space="preserve">menyatakan bahwa triangulasi yaitu informasi yang diperolehnya dari beberapa sumber wawancara, tes, observasi dan dokumentasi. Teknik keabsahan yang digunakan dalam penelitian adalah teknik triangulasi sumber dan triangulasi teknik. </w:t>
      </w:r>
    </w:p>
    <w:p w14:paraId="033F3315" w14:textId="6366F8F7" w:rsidR="00C62577" w:rsidRPr="00872643" w:rsidRDefault="00C62577" w:rsidP="00C62577">
      <w:pPr>
        <w:shd w:val="clear" w:color="auto" w:fill="FFFFFF"/>
        <w:spacing w:after="0" w:line="240" w:lineRule="auto"/>
        <w:ind w:firstLine="36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Menurut</w:t>
      </w:r>
      <w:bookmarkStart w:id="2" w:name="_Hlk161696541"/>
      <w:r w:rsidRPr="0087264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18768B">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21178">
        <w:rPr>
          <w:rFonts w:ascii="Times New Roman" w:eastAsia="Times New Roman" w:hAnsi="Times New Roman" w:cs="Times New Roman"/>
          <w:noProof/>
          <w:color w:val="000000"/>
          <w:sz w:val="24"/>
          <w:szCs w:val="24"/>
        </w:rPr>
        <w:t>(Sugiyono, 2020)</w:t>
      </w:r>
      <w:r>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w:t>
      </w:r>
      <w:bookmarkEnd w:id="2"/>
      <w:r w:rsidRPr="00872643">
        <w:rPr>
          <w:rFonts w:ascii="Times New Roman" w:eastAsia="Times New Roman" w:hAnsi="Times New Roman" w:cs="Times New Roman"/>
          <w:color w:val="000000"/>
          <w:sz w:val="24"/>
          <w:szCs w:val="24"/>
        </w:rPr>
        <w:t>triangulasi sumber yaitu pengumpulan data yang menggunakan satu teknik pada bermacam-macam sumber seperti pada penelitian ini teknik wawancara akan dilakukan pada siswa, wali kelas dan kepala sekolah. Menggunakan satu teknik pada informan yang berbeda-beda</w:t>
      </w:r>
    </w:p>
    <w:p w14:paraId="00D3B538"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p>
    <w:p w14:paraId="54DBCB1B"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4998A0B9" w14:textId="24C7F503" w:rsidR="00A96415" w:rsidRPr="00A96415" w:rsidRDefault="00011FD2" w:rsidP="00A96415">
      <w:pPr>
        <w:shd w:val="clear" w:color="auto" w:fill="FFFFFF"/>
        <w:spacing w:after="0" w:line="240" w:lineRule="auto"/>
        <w:ind w:left="90" w:firstLine="630"/>
        <w:jc w:val="both"/>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bCs/>
          <w:color w:val="000000"/>
          <w:sz w:val="24"/>
          <w:szCs w:val="24"/>
          <w:lang w:val="en-ID"/>
        </w:rPr>
        <w:t xml:space="preserve"> </w:t>
      </w:r>
    </w:p>
    <w:p w14:paraId="6E8409CF" w14:textId="77777777" w:rsidR="00011FD2" w:rsidRDefault="00011FD2" w:rsidP="00011FD2">
      <w:pPr>
        <w:numPr>
          <w:ilvl w:val="0"/>
          <w:numId w:val="1"/>
        </w:numPr>
        <w:shd w:val="clear" w:color="auto" w:fill="FFFFFF"/>
        <w:tabs>
          <w:tab w:val="left" w:pos="1170"/>
        </w:tabs>
        <w:spacing w:after="0" w:line="240" w:lineRule="auto"/>
        <w:ind w:left="450"/>
        <w:jc w:val="both"/>
        <w:rPr>
          <w:rFonts w:ascii="Times New Roman" w:eastAsia="Times New Roman" w:hAnsi="Times New Roman" w:cs="Times New Roman"/>
          <w:b/>
          <w:bCs/>
          <w:color w:val="000000"/>
          <w:sz w:val="24"/>
          <w:szCs w:val="24"/>
          <w:lang w:val="en-ID"/>
        </w:rPr>
      </w:pPr>
      <w:r w:rsidRPr="00011FD2">
        <w:rPr>
          <w:rFonts w:ascii="Times New Roman" w:eastAsia="Times New Roman" w:hAnsi="Times New Roman" w:cs="Times New Roman"/>
          <w:b/>
          <w:bCs/>
          <w:color w:val="000000"/>
          <w:sz w:val="24"/>
          <w:szCs w:val="24"/>
          <w:lang w:val="en-ID"/>
        </w:rPr>
        <w:t>Strategi Guru Dalam Menstimulasi Kemampuan Nilai Moral dan Agama Pada Kelompok B di TK Nurul Iman</w:t>
      </w:r>
    </w:p>
    <w:p w14:paraId="6882B894" w14:textId="77777777" w:rsidR="00011FD2" w:rsidRDefault="00011FD2" w:rsidP="00011FD2">
      <w:pPr>
        <w:shd w:val="clear" w:color="auto" w:fill="FFFFFF"/>
        <w:tabs>
          <w:tab w:val="left" w:pos="810"/>
        </w:tabs>
        <w:spacing w:after="0" w:line="240" w:lineRule="auto"/>
        <w:ind w:left="9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b/>
          <w:bCs/>
          <w:color w:val="000000"/>
          <w:sz w:val="24"/>
          <w:szCs w:val="24"/>
          <w:lang w:val="en-ID"/>
        </w:rPr>
        <w:tab/>
      </w:r>
      <w:r w:rsidRPr="00011FD2">
        <w:rPr>
          <w:rFonts w:ascii="Times New Roman" w:eastAsia="Times New Roman" w:hAnsi="Times New Roman" w:cs="Times New Roman"/>
          <w:color w:val="000000"/>
          <w:sz w:val="24"/>
          <w:szCs w:val="24"/>
          <w:lang w:val="en-ID"/>
        </w:rPr>
        <w:t>Hasil penelitian menunjukkan bahwa guru memiliki peran penting dalam menstimulasi serta meningkatkan kemampuan nilai moral dan agama pada anak usia dini. Guru bukan hanya sebagai pendidik saja, tetapi juga sebagai fasilitator serta teladan dalam membentuk dan meningkatkan kemampuan nilai moral dan agama anak. Strategi yang diterapkan oleh guru di TK Nurul Iman meliputi, menyiapkan ruang kelas yang bersih dan nyaman, menyiapkan alat dan bahan ajar, melakukan pendekatan menggunakan media audio visual dalam menstimulasi kemampuan nilai moral dan agama pada anak.</w:t>
      </w:r>
    </w:p>
    <w:p w14:paraId="1C97DB19" w14:textId="77777777" w:rsidR="00011FD2" w:rsidRDefault="00011FD2" w:rsidP="00011FD2">
      <w:pPr>
        <w:shd w:val="clear" w:color="auto" w:fill="FFFFFF"/>
        <w:tabs>
          <w:tab w:val="left" w:pos="810"/>
        </w:tabs>
        <w:spacing w:after="0" w:line="240" w:lineRule="auto"/>
        <w:ind w:left="9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ab/>
      </w:r>
      <w:r w:rsidRPr="00011FD2">
        <w:rPr>
          <w:rFonts w:ascii="Times New Roman" w:eastAsia="Times New Roman" w:hAnsi="Times New Roman" w:cs="Times New Roman"/>
          <w:color w:val="000000"/>
          <w:sz w:val="24"/>
          <w:szCs w:val="24"/>
          <w:lang w:val="en-ID"/>
        </w:rPr>
        <w:t xml:space="preserve">Berdasarkan hasil wawancara dengan guru kelas dan guru pendamping, bahwasanya </w:t>
      </w:r>
      <w:r w:rsidRPr="00011FD2">
        <w:rPr>
          <w:rFonts w:ascii="Times New Roman" w:eastAsia="Times New Roman" w:hAnsi="Times New Roman" w:cs="Times New Roman"/>
          <w:color w:val="000000"/>
          <w:sz w:val="24"/>
          <w:szCs w:val="24"/>
          <w:lang w:val="en-ID"/>
        </w:rPr>
        <w:lastRenderedPageBreak/>
        <w:t>menyiapkan ruang kelas yang bersih dan nyaman, menyiapkan alat dan bahan ajar, serta melakukan pendekatan dengan menggunakan media audio visual diterapkan setiap hari dan hal ini menjadi rutinitas para guru di sekolah ini. Strategi ini terbukti efektif dalam menstimulasi kemampuan nilai moral dan agama anak.</w:t>
      </w:r>
    </w:p>
    <w:p w14:paraId="3DDA15DC" w14:textId="3523D16B" w:rsidR="00011FD2" w:rsidRPr="00011FD2" w:rsidRDefault="00011FD2" w:rsidP="00011FD2">
      <w:pPr>
        <w:shd w:val="clear" w:color="auto" w:fill="FFFFFF"/>
        <w:tabs>
          <w:tab w:val="left" w:pos="810"/>
        </w:tabs>
        <w:spacing w:after="0" w:line="240" w:lineRule="auto"/>
        <w:ind w:left="9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ab/>
        <w:t xml:space="preserve">Sejalan dengan hal tersebut teori dari Albert Bandura (1997) mengungkapkan </w:t>
      </w:r>
      <w:r w:rsidRPr="00011FD2">
        <w:rPr>
          <w:rFonts w:ascii="Times New Roman" w:eastAsia="Times New Roman" w:hAnsi="Times New Roman" w:cs="Times New Roman"/>
          <w:color w:val="000000"/>
          <w:sz w:val="24"/>
          <w:szCs w:val="24"/>
        </w:rPr>
        <w:t>Guru sebagai model moral melalui keteladanan perilaku sesuai dengan prinsip </w:t>
      </w:r>
      <w:r w:rsidRPr="00011FD2">
        <w:rPr>
          <w:rFonts w:ascii="Times New Roman" w:eastAsia="Times New Roman" w:hAnsi="Times New Roman" w:cs="Times New Roman"/>
          <w:i/>
          <w:iCs/>
          <w:color w:val="000000"/>
          <w:sz w:val="24"/>
          <w:szCs w:val="24"/>
        </w:rPr>
        <w:t>observational learning</w:t>
      </w:r>
      <w:r w:rsidRPr="00011FD2">
        <w:rPr>
          <w:rFonts w:ascii="Times New Roman" w:eastAsia="Times New Roman" w:hAnsi="Times New Roman" w:cs="Times New Roman"/>
          <w:color w:val="000000"/>
          <w:sz w:val="24"/>
          <w:szCs w:val="24"/>
        </w:rPr>
        <w:t> Bandura. Anak belajar nilai moral/agama dengan mengamati dan meniru figur otoritas (guru).</w:t>
      </w:r>
      <w:r>
        <w:rPr>
          <w:rFonts w:ascii="Times New Roman" w:eastAsia="Times New Roman" w:hAnsi="Times New Roman" w:cs="Times New Roman"/>
          <w:color w:val="000000"/>
          <w:sz w:val="24"/>
          <w:szCs w:val="24"/>
        </w:rPr>
        <w:t xml:space="preserve"> Selain itu penyiapan </w:t>
      </w:r>
      <w:r w:rsidRPr="00011FD2">
        <w:rPr>
          <w:rFonts w:ascii="Times New Roman" w:eastAsia="Times New Roman" w:hAnsi="Times New Roman" w:cs="Times New Roman"/>
          <w:color w:val="000000"/>
          <w:sz w:val="24"/>
          <w:szCs w:val="24"/>
        </w:rPr>
        <w:t>Lingkungan fisik</w:t>
      </w:r>
      <w:r>
        <w:rPr>
          <w:rFonts w:ascii="Times New Roman" w:eastAsia="Times New Roman" w:hAnsi="Times New Roman" w:cs="Times New Roman"/>
          <w:color w:val="000000"/>
          <w:sz w:val="24"/>
          <w:szCs w:val="24"/>
        </w:rPr>
        <w:t xml:space="preserve"> oleh guru</w:t>
      </w:r>
      <w:r w:rsidRPr="00011FD2">
        <w:rPr>
          <w:rFonts w:ascii="Times New Roman" w:eastAsia="Times New Roman" w:hAnsi="Times New Roman" w:cs="Times New Roman"/>
          <w:color w:val="000000"/>
          <w:sz w:val="24"/>
          <w:szCs w:val="24"/>
        </w:rPr>
        <w:t xml:space="preserve"> yang tertata rapi, bersih, dan menarik merangsang konsentrasi, disiplin, dan penghargaan anak terhadap lingkungan (nilai moral)</w:t>
      </w:r>
      <w:r>
        <w:rPr>
          <w:rFonts w:ascii="Times New Roman" w:eastAsia="Times New Roman" w:hAnsi="Times New Roman" w:cs="Times New Roman"/>
          <w:color w:val="000000"/>
          <w:sz w:val="24"/>
          <w:szCs w:val="24"/>
        </w:rPr>
        <w:t xml:space="preserve"> (Montessori 1912)</w:t>
      </w:r>
      <w:r w:rsidRPr="00011FD2">
        <w:rPr>
          <w:rFonts w:ascii="Times New Roman" w:eastAsia="Times New Roman" w:hAnsi="Times New Roman" w:cs="Times New Roman"/>
          <w:color w:val="000000"/>
          <w:sz w:val="24"/>
          <w:szCs w:val="24"/>
        </w:rPr>
        <w:t>.</w:t>
      </w:r>
    </w:p>
    <w:p w14:paraId="3A1C8560" w14:textId="0E61ABA8" w:rsidR="00A96415" w:rsidRPr="00A96415" w:rsidRDefault="00A96415" w:rsidP="00A96415">
      <w:pPr>
        <w:numPr>
          <w:ilvl w:val="0"/>
          <w:numId w:val="1"/>
        </w:numPr>
        <w:shd w:val="clear" w:color="auto" w:fill="FFFFFF"/>
        <w:tabs>
          <w:tab w:val="left" w:pos="1170"/>
        </w:tabs>
        <w:spacing w:after="0" w:line="240" w:lineRule="auto"/>
        <w:ind w:left="450"/>
        <w:jc w:val="both"/>
        <w:rPr>
          <w:rFonts w:ascii="Times New Roman" w:eastAsia="Times New Roman" w:hAnsi="Times New Roman" w:cs="Times New Roman"/>
          <w:b/>
          <w:bCs/>
          <w:color w:val="000000"/>
          <w:sz w:val="24"/>
          <w:szCs w:val="24"/>
        </w:rPr>
      </w:pPr>
      <w:r w:rsidRPr="00A96415">
        <w:rPr>
          <w:rFonts w:ascii="Times New Roman" w:eastAsia="Times New Roman" w:hAnsi="Times New Roman" w:cs="Times New Roman"/>
          <w:b/>
          <w:bCs/>
          <w:color w:val="000000"/>
          <w:sz w:val="24"/>
          <w:szCs w:val="24"/>
          <w:lang w:val="en-ID"/>
        </w:rPr>
        <w:t>Factor Pendukung Dan Penghambat  Penggunaan Media Audio Visual Dalam Menstiulasi Kemampuan Nilai Moral Dan Agama Pada Kelompok B Di TK Nurul Iman</w:t>
      </w:r>
      <w:r w:rsidRPr="00A96415">
        <w:rPr>
          <w:rFonts w:ascii="Times New Roman" w:eastAsia="Times New Roman" w:hAnsi="Times New Roman" w:cs="Times New Roman"/>
          <w:b/>
          <w:bCs/>
          <w:color w:val="000000"/>
          <w:sz w:val="24"/>
          <w:szCs w:val="24"/>
        </w:rPr>
        <w:t xml:space="preserve">      </w:t>
      </w:r>
    </w:p>
    <w:p w14:paraId="7335871E" w14:textId="5C4897FC" w:rsidR="00A96415" w:rsidRPr="00A96415" w:rsidRDefault="00A96415" w:rsidP="00A96415">
      <w:pPr>
        <w:shd w:val="clear" w:color="auto" w:fill="FFFFFF"/>
        <w:spacing w:after="0" w:line="240" w:lineRule="auto"/>
        <w:ind w:left="90" w:firstLine="63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D</w:t>
      </w:r>
      <w:r w:rsidRPr="00A96415">
        <w:rPr>
          <w:rFonts w:ascii="Times New Roman" w:eastAsia="Times New Roman" w:hAnsi="Times New Roman" w:cs="Times New Roman"/>
          <w:color w:val="000000"/>
          <w:sz w:val="24"/>
          <w:szCs w:val="24"/>
          <w:lang w:val="en-ID"/>
        </w:rPr>
        <w:t>alam penerapannya, strategi guru dalam menstiulai kmampuan nilai moral dan agama tidak terlepas dari adanya factor pendukung dan penghambat. Berdasarkan hasil wawancara dan observasi, ada beberapa factor pendukung yang ditemukan di TK Nurul Iman antara lain:</w:t>
      </w:r>
    </w:p>
    <w:p w14:paraId="678D8288" w14:textId="20264C23" w:rsidR="00A96415" w:rsidRPr="00A96415" w:rsidRDefault="00A96415" w:rsidP="00A96415">
      <w:pPr>
        <w:numPr>
          <w:ilvl w:val="0"/>
          <w:numId w:val="2"/>
        </w:numPr>
        <w:shd w:val="clear" w:color="auto" w:fill="FFFFFF"/>
        <w:spacing w:after="0" w:line="240" w:lineRule="auto"/>
        <w:ind w:left="72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Dengan adanya media audio visual ini kita lebih mudah dalam menyampaikan materi pembelajaran, </w:t>
      </w:r>
    </w:p>
    <w:p w14:paraId="3AD58654" w14:textId="537ED64A" w:rsidR="00A96415" w:rsidRPr="00A96415" w:rsidRDefault="00A96415" w:rsidP="00A96415">
      <w:pPr>
        <w:numPr>
          <w:ilvl w:val="0"/>
          <w:numId w:val="2"/>
        </w:numPr>
        <w:shd w:val="clear" w:color="auto" w:fill="FFFFFF"/>
        <w:spacing w:after="0" w:line="240" w:lineRule="auto"/>
        <w:ind w:left="72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Dengan adanya ruang kelas yang bersih, hal ini dapat memberikan kenyamanan pada anak</w:t>
      </w:r>
    </w:p>
    <w:p w14:paraId="2C8F2613" w14:textId="3E4EA061" w:rsidR="00A96415" w:rsidRPr="00A96415" w:rsidRDefault="00A96415" w:rsidP="00A96415">
      <w:pPr>
        <w:numPr>
          <w:ilvl w:val="0"/>
          <w:numId w:val="2"/>
        </w:numPr>
        <w:shd w:val="clear" w:color="auto" w:fill="FFFFFF"/>
        <w:spacing w:after="0" w:line="240" w:lineRule="auto"/>
        <w:ind w:left="72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Guru yang kr</w:t>
      </w:r>
      <w:r w:rsidR="00011FD2">
        <w:rPr>
          <w:rFonts w:ascii="Times New Roman" w:eastAsia="Times New Roman" w:hAnsi="Times New Roman" w:cs="Times New Roman"/>
          <w:color w:val="000000"/>
          <w:sz w:val="24"/>
          <w:szCs w:val="24"/>
          <w:lang w:val="en-ID"/>
        </w:rPr>
        <w:t>e</w:t>
      </w:r>
      <w:r w:rsidRPr="00A96415">
        <w:rPr>
          <w:rFonts w:ascii="Times New Roman" w:eastAsia="Times New Roman" w:hAnsi="Times New Roman" w:cs="Times New Roman"/>
          <w:color w:val="000000"/>
          <w:sz w:val="24"/>
          <w:szCs w:val="24"/>
          <w:lang w:val="en-ID"/>
        </w:rPr>
        <w:t>atif, hal ini sangat diperlukan dalam meningkatkan kemampuan nilai moral dan agama karena dengan guru yang kreatif akan tubuk anak-anak yang cerdas</w:t>
      </w:r>
    </w:p>
    <w:p w14:paraId="0AB46D6A" w14:textId="62CADD5D" w:rsidR="00A96415" w:rsidRPr="00A96415" w:rsidRDefault="00A96415" w:rsidP="00A96415">
      <w:pPr>
        <w:numPr>
          <w:ilvl w:val="0"/>
          <w:numId w:val="2"/>
        </w:numPr>
        <w:shd w:val="clear" w:color="auto" w:fill="FFFFFF"/>
        <w:spacing w:after="0" w:line="240" w:lineRule="auto"/>
        <w:ind w:left="72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F</w:t>
      </w:r>
      <w:r w:rsidRPr="00A96415">
        <w:rPr>
          <w:rFonts w:ascii="Times New Roman" w:eastAsia="Times New Roman" w:hAnsi="Times New Roman" w:cs="Times New Roman"/>
          <w:color w:val="000000"/>
          <w:sz w:val="24"/>
          <w:szCs w:val="24"/>
          <w:lang w:val="en-ID"/>
        </w:rPr>
        <w:t>asilitas yang tersedia bisa mendukung dalam menstimulasi kemampuan nilai moral dan agama pada anak</w:t>
      </w:r>
    </w:p>
    <w:p w14:paraId="46D62C10" w14:textId="77777777" w:rsidR="00A96415" w:rsidRPr="00A96415" w:rsidRDefault="00A96415" w:rsidP="00A96415">
      <w:pPr>
        <w:shd w:val="clear" w:color="auto" w:fill="FFFFFF"/>
        <w:spacing w:after="0" w:line="240" w:lineRule="auto"/>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       Factor pendukung tersebut berperan besar dalam menciptakan suasana belajar yang kondusif dan efektif untuk menstimulasi kemampuan nilai moral dan agama pada anak.</w:t>
      </w:r>
    </w:p>
    <w:p w14:paraId="21653044" w14:textId="25E22E18" w:rsidR="00A96415" w:rsidRDefault="00A96415" w:rsidP="00A96415">
      <w:pPr>
        <w:shd w:val="clear" w:color="auto" w:fill="FFFFFF"/>
        <w:spacing w:after="0" w:line="240" w:lineRule="auto"/>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       Hasil pembahasan diatas didukung teori Virtur Ethies (Aristoteles) </w:t>
      </w:r>
      <w:r w:rsidR="00011FD2">
        <w:rPr>
          <w:rFonts w:ascii="Times New Roman" w:eastAsia="Times New Roman" w:hAnsi="Times New Roman" w:cs="Times New Roman"/>
          <w:color w:val="000000"/>
          <w:sz w:val="24"/>
          <w:szCs w:val="24"/>
          <w:lang w:val="en-ID"/>
        </w:rPr>
        <w:t xml:space="preserve"> dalam Maria J (2005) </w:t>
      </w:r>
      <w:r w:rsidRPr="00A96415">
        <w:rPr>
          <w:rFonts w:ascii="Times New Roman" w:eastAsia="Times New Roman" w:hAnsi="Times New Roman" w:cs="Times New Roman"/>
          <w:color w:val="000000"/>
          <w:sz w:val="24"/>
          <w:szCs w:val="24"/>
          <w:lang w:val="en-ID"/>
        </w:rPr>
        <w:t>yang mengungkapkan focus pada moral dan agama daripada aturan atau konsekuensi seseorang dianggap bermoral jika memiliki kebijakan seperti kejujuran, keberanian dan keadilan</w:t>
      </w:r>
      <w:r w:rsidR="00011FD2">
        <w:rPr>
          <w:rFonts w:ascii="Times New Roman" w:eastAsia="Times New Roman" w:hAnsi="Times New Roman" w:cs="Times New Roman"/>
          <w:color w:val="000000"/>
          <w:sz w:val="24"/>
          <w:szCs w:val="24"/>
          <w:lang w:val="en-ID"/>
        </w:rPr>
        <w:t xml:space="preserve"> </w:t>
      </w:r>
      <w:r w:rsidRPr="00A96415">
        <w:rPr>
          <w:rFonts w:ascii="Times New Roman" w:eastAsia="Times New Roman" w:hAnsi="Times New Roman" w:cs="Times New Roman"/>
          <w:color w:val="000000"/>
          <w:sz w:val="24"/>
          <w:szCs w:val="24"/>
          <w:lang w:val="en-ID"/>
        </w:rPr>
        <w:t>.</w:t>
      </w:r>
    </w:p>
    <w:p w14:paraId="2F692038" w14:textId="77777777" w:rsidR="0018768B" w:rsidRDefault="0018768B" w:rsidP="00A96415">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41F95AFF" w14:textId="77777777" w:rsidR="00A96415" w:rsidRPr="00A96415" w:rsidRDefault="00A96415" w:rsidP="00A96415">
      <w:pPr>
        <w:numPr>
          <w:ilvl w:val="0"/>
          <w:numId w:val="1"/>
        </w:numPr>
        <w:shd w:val="clear" w:color="auto" w:fill="FFFFFF"/>
        <w:tabs>
          <w:tab w:val="left" w:pos="1170"/>
        </w:tabs>
        <w:spacing w:after="0" w:line="240" w:lineRule="auto"/>
        <w:ind w:left="450"/>
        <w:jc w:val="both"/>
        <w:rPr>
          <w:rFonts w:ascii="Times New Roman" w:eastAsia="Times New Roman" w:hAnsi="Times New Roman" w:cs="Times New Roman"/>
          <w:b/>
          <w:bCs/>
          <w:color w:val="000000"/>
          <w:sz w:val="24"/>
          <w:szCs w:val="24"/>
        </w:rPr>
      </w:pPr>
      <w:r w:rsidRPr="00A96415">
        <w:rPr>
          <w:rFonts w:ascii="Times New Roman" w:eastAsia="Times New Roman" w:hAnsi="Times New Roman" w:cs="Times New Roman"/>
          <w:b/>
          <w:bCs/>
          <w:color w:val="000000"/>
          <w:sz w:val="24"/>
          <w:szCs w:val="24"/>
          <w:lang w:val="en-ID"/>
        </w:rPr>
        <w:t>Dampak Penggunaan Media Audio Visual Terhadap Perkembangan Kemampuan Nilai Agama dan Moral di TK Nurul Iman</w:t>
      </w:r>
      <w:r w:rsidRPr="00A96415">
        <w:rPr>
          <w:rFonts w:ascii="Times New Roman" w:eastAsia="Times New Roman" w:hAnsi="Times New Roman" w:cs="Times New Roman"/>
          <w:b/>
          <w:bCs/>
          <w:color w:val="000000"/>
          <w:sz w:val="24"/>
          <w:szCs w:val="24"/>
        </w:rPr>
        <w:t xml:space="preserve">       </w:t>
      </w:r>
    </w:p>
    <w:p w14:paraId="1624CE9E" w14:textId="77777777" w:rsidR="00A96415" w:rsidRPr="00A96415" w:rsidRDefault="00A96415" w:rsidP="00A96415">
      <w:pPr>
        <w:shd w:val="clear" w:color="auto" w:fill="FFFFFF"/>
        <w:spacing w:after="0" w:line="240" w:lineRule="auto"/>
        <w:ind w:left="9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       Dalam penerapannya, implementasi media audio visual dalm menstilasi kemampuan nilai moral dan agama tentu tidak terlepas dari adanya dampak positif dan juga dampak negative. Berdasarkan hasil wawancara dan observasi, ada beberapa dapak positif dan dampak negative yang ditemukan di TK Nurul Iman antara lain:</w:t>
      </w:r>
    </w:p>
    <w:p w14:paraId="1D173F0B" w14:textId="1731D413" w:rsidR="00A96415" w:rsidRPr="00A96415" w:rsidRDefault="00A96415" w:rsidP="00A96415">
      <w:pPr>
        <w:pStyle w:val="ListParagraph"/>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Dampak positifnya seperti:</w:t>
      </w:r>
    </w:p>
    <w:p w14:paraId="1FDA52F4" w14:textId="16D9834B" w:rsidR="00A96415" w:rsidRPr="00A96415" w:rsidRDefault="00A96415" w:rsidP="00A96415">
      <w:pPr>
        <w:numPr>
          <w:ilvl w:val="0"/>
          <w:numId w:val="3"/>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P</w:t>
      </w:r>
      <w:r w:rsidRPr="00A96415">
        <w:rPr>
          <w:rFonts w:ascii="Times New Roman" w:eastAsia="Times New Roman" w:hAnsi="Times New Roman" w:cs="Times New Roman"/>
          <w:color w:val="000000"/>
          <w:sz w:val="24"/>
          <w:szCs w:val="24"/>
          <w:lang w:val="en-ID"/>
        </w:rPr>
        <w:t>eningkatan pemahan nilai moral dan agama dengan membuatnya lebih menarik dan interaktif</w:t>
      </w:r>
    </w:p>
    <w:p w14:paraId="15AD18D6" w14:textId="77777777" w:rsidR="00A96415" w:rsidRPr="00A96415" w:rsidRDefault="00A96415" w:rsidP="00A96415">
      <w:pPr>
        <w:numPr>
          <w:ilvl w:val="0"/>
          <w:numId w:val="3"/>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Membuat pembelajaran lebih menarik sehingga minat belajar anak meningkat serta dapat memprmudah pemahaman anak,</w:t>
      </w:r>
    </w:p>
    <w:p w14:paraId="2C9E7414" w14:textId="77777777" w:rsidR="00A96415" w:rsidRPr="00A96415" w:rsidRDefault="00A96415" w:rsidP="00A96415">
      <w:pPr>
        <w:numPr>
          <w:ilvl w:val="0"/>
          <w:numId w:val="3"/>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 Memperkuat ingatan anak tentang nilai moral dan agama”</w:t>
      </w:r>
    </w:p>
    <w:p w14:paraId="55D7EECB" w14:textId="6BF7A26D" w:rsidR="00A96415" w:rsidRPr="00A96415" w:rsidRDefault="00A96415" w:rsidP="00A96415">
      <w:pPr>
        <w:pStyle w:val="ListParagraph"/>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Dampak negatifnya seperti:</w:t>
      </w:r>
    </w:p>
    <w:p w14:paraId="57F0BF2E" w14:textId="77777777" w:rsidR="00A96415" w:rsidRPr="00A96415" w:rsidRDefault="00A96415" w:rsidP="00A96415">
      <w:pPr>
        <w:numPr>
          <w:ilvl w:val="0"/>
          <w:numId w:val="7"/>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anak-anak menjadi terlalu tergantung pada layar dan kurang berinteraksi dengan teman-temanya karena terlalu fokus pada layar</w:t>
      </w:r>
    </w:p>
    <w:p w14:paraId="49E334F5" w14:textId="77777777" w:rsidR="00A96415" w:rsidRPr="00A96415" w:rsidRDefault="00A96415" w:rsidP="00A96415">
      <w:pPr>
        <w:numPr>
          <w:ilvl w:val="0"/>
          <w:numId w:val="7"/>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anak-anak juga kurang meperhatikan gurunya</w:t>
      </w:r>
    </w:p>
    <w:p w14:paraId="2C736E67" w14:textId="77777777" w:rsidR="00A96415" w:rsidRPr="00A96415" w:rsidRDefault="00A96415" w:rsidP="00A96415">
      <w:pPr>
        <w:numPr>
          <w:ilvl w:val="0"/>
          <w:numId w:val="7"/>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bergantung pada pemberian materi menggunakan media audio visual</w:t>
      </w:r>
      <w:r w:rsidRPr="00A96415">
        <w:rPr>
          <w:rFonts w:ascii="Times New Roman" w:eastAsia="Times New Roman" w:hAnsi="Times New Roman" w:cs="Times New Roman"/>
          <w:color w:val="000000"/>
          <w:sz w:val="24"/>
          <w:szCs w:val="24"/>
          <w:lang w:val="en-ID"/>
        </w:rPr>
        <w:tab/>
      </w:r>
      <w:r w:rsidRPr="00A96415">
        <w:rPr>
          <w:rFonts w:ascii="Times New Roman" w:eastAsia="Times New Roman" w:hAnsi="Times New Roman" w:cs="Times New Roman"/>
          <w:color w:val="000000"/>
          <w:sz w:val="24"/>
          <w:szCs w:val="24"/>
          <w:lang w:val="en-ID"/>
        </w:rPr>
        <w:tab/>
      </w:r>
    </w:p>
    <w:p w14:paraId="767416EA" w14:textId="77777777" w:rsidR="00A96415" w:rsidRDefault="00A96415" w:rsidP="00A96415">
      <w:pPr>
        <w:shd w:val="clear" w:color="auto" w:fill="FFFFFF"/>
        <w:spacing w:after="0" w:line="240" w:lineRule="auto"/>
        <w:ind w:left="90" w:firstLine="63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Dampak media audio visual dapat membantu dalam meningkatkan nilai moral dan agama pada anak. Pembelajaran lebih menarik, minat belajar anak meningkatkan keperibadian anak terbentuk menjadi displin dan bertanggung jawab. Penggunaan media audio visual dapat juga membentuk moral anak, selain itu juga dapat mempelancar pemahaman dan memperkuat ingatan anak. Dengan danya media ini di harapkan dapat membantu dalam mempelajari materi secara mandiri. Saat ini </w:t>
      </w:r>
      <w:r w:rsidRPr="00A96415">
        <w:rPr>
          <w:rFonts w:ascii="Times New Roman" w:eastAsia="Times New Roman" w:hAnsi="Times New Roman" w:cs="Times New Roman"/>
          <w:color w:val="000000"/>
          <w:sz w:val="24"/>
          <w:szCs w:val="24"/>
          <w:lang w:val="en-ID"/>
        </w:rPr>
        <w:lastRenderedPageBreak/>
        <w:t xml:space="preserve">ketersediaan media audio visual untuk membatu proses pembelajaran khususnya pada pelajaran moral dan agama yang masih kurang dan blum banyak di gunakan di sekolahan. </w:t>
      </w:r>
    </w:p>
    <w:p w14:paraId="24E7F3AD" w14:textId="77777777" w:rsidR="00C62577" w:rsidRDefault="00A96415" w:rsidP="00C62577">
      <w:pPr>
        <w:shd w:val="clear" w:color="auto" w:fill="FFFFFF"/>
        <w:spacing w:after="0" w:line="240" w:lineRule="auto"/>
        <w:ind w:left="90" w:firstLine="630"/>
        <w:jc w:val="both"/>
        <w:rPr>
          <w:rFonts w:ascii="Times New Roman" w:eastAsia="Times New Roman" w:hAnsi="Times New Roman" w:cs="Times New Roman"/>
          <w:color w:val="000000"/>
          <w:sz w:val="24"/>
          <w:szCs w:val="24"/>
          <w:lang w:val="en-ID"/>
        </w:rPr>
      </w:pPr>
      <w:r w:rsidRPr="00A96415">
        <w:rPr>
          <w:rFonts w:ascii="Times New Roman" w:eastAsia="Times New Roman" w:hAnsi="Times New Roman" w:cs="Times New Roman"/>
          <w:color w:val="000000"/>
          <w:sz w:val="24"/>
          <w:szCs w:val="24"/>
          <w:lang w:val="en-ID"/>
        </w:rPr>
        <w:t xml:space="preserve">Media pembelajaran akan membantu keefektifan proses pembelajaran dala penyampain pesan dan isi pelajaran. Terkadang guru mengabaikan dalalam penggunaan media, padahal dengan menggunakan media  pembelajaran khususnya media audio visual membuat anak termotivasi dalam belajar dan mudah penangkapan isinya oleh anak. </w:t>
      </w:r>
    </w:p>
    <w:p w14:paraId="4C8EA0C0" w14:textId="154C1250" w:rsidR="0018768B" w:rsidRDefault="00A96415" w:rsidP="00C62577">
      <w:pPr>
        <w:shd w:val="clear" w:color="auto" w:fill="FFFFFF"/>
        <w:spacing w:after="0" w:line="240" w:lineRule="auto"/>
        <w:ind w:left="90" w:firstLine="630"/>
        <w:jc w:val="both"/>
        <w:rPr>
          <w:rFonts w:asciiTheme="majorBidi" w:eastAsia="Times New Roman" w:hAnsiTheme="majorBidi" w:cstheme="majorBidi"/>
          <w:color w:val="000000"/>
          <w:sz w:val="24"/>
          <w:szCs w:val="24"/>
          <w:lang w:val="en-ID"/>
        </w:rPr>
      </w:pPr>
      <w:r w:rsidRPr="00C62577">
        <w:rPr>
          <w:rFonts w:asciiTheme="majorBidi" w:eastAsia="Times New Roman" w:hAnsiTheme="majorBidi" w:cstheme="majorBidi"/>
          <w:color w:val="000000"/>
          <w:sz w:val="24"/>
          <w:szCs w:val="24"/>
        </w:rPr>
        <w:t>Adapun teori yang mendukung pembahasan ini ialah Pendapat</w:t>
      </w:r>
      <w:r w:rsidRPr="00C62577">
        <w:rPr>
          <w:rFonts w:asciiTheme="majorBidi" w:eastAsia="Times New Roman" w:hAnsiTheme="majorBidi" w:cstheme="majorBidi"/>
          <w:color w:val="000000"/>
          <w:sz w:val="24"/>
          <w:szCs w:val="24"/>
          <w:lang w:val="en-ID"/>
        </w:rPr>
        <w:t xml:space="preserve"> Anderson</w:t>
      </w:r>
      <w:r w:rsidR="00C34E52">
        <w:rPr>
          <w:rFonts w:asciiTheme="majorBidi" w:eastAsia="Times New Roman" w:hAnsiTheme="majorBidi" w:cstheme="majorBidi"/>
          <w:color w:val="000000"/>
          <w:sz w:val="24"/>
          <w:szCs w:val="24"/>
          <w:lang w:val="en-ID"/>
        </w:rPr>
        <w:t xml:space="preserve"> dalam (Dwi: 2024)</w:t>
      </w:r>
      <w:r w:rsidRPr="00C62577">
        <w:rPr>
          <w:rFonts w:asciiTheme="majorBidi" w:eastAsia="Times New Roman" w:hAnsiTheme="majorBidi" w:cstheme="majorBidi"/>
          <w:color w:val="000000"/>
          <w:sz w:val="24"/>
          <w:szCs w:val="24"/>
          <w:lang w:val="en-ID"/>
        </w:rPr>
        <w:t xml:space="preserve">, media audio visual adalah merupakan rangkaian gambar elektronis yangdi sertai oleh unsur suara audio juga mempunyai unsur gambar yang di tuangkan melalui pita video. Rangkaian gambar elektronis tesebut kemudian di putar dengan suatu alat yaitu </w:t>
      </w:r>
      <w:r w:rsidRPr="00C62577">
        <w:rPr>
          <w:rFonts w:asciiTheme="majorBidi" w:eastAsia="Times New Roman" w:hAnsiTheme="majorBidi" w:cstheme="majorBidi"/>
          <w:i/>
          <w:iCs/>
          <w:color w:val="000000"/>
          <w:sz w:val="24"/>
          <w:szCs w:val="24"/>
          <w:lang w:val="en-ID"/>
        </w:rPr>
        <w:t xml:space="preserve">video cassette recorder </w:t>
      </w:r>
      <w:r w:rsidRPr="00C62577">
        <w:rPr>
          <w:rFonts w:asciiTheme="majorBidi" w:eastAsia="Times New Roman" w:hAnsiTheme="majorBidi" w:cstheme="majorBidi"/>
          <w:color w:val="000000"/>
          <w:sz w:val="24"/>
          <w:szCs w:val="24"/>
          <w:lang w:val="en-ID"/>
        </w:rPr>
        <w:t xml:space="preserve">atau </w:t>
      </w:r>
      <w:r w:rsidRPr="00C62577">
        <w:rPr>
          <w:rFonts w:asciiTheme="majorBidi" w:eastAsia="Times New Roman" w:hAnsiTheme="majorBidi" w:cstheme="majorBidi"/>
          <w:i/>
          <w:iCs/>
          <w:color w:val="000000"/>
          <w:sz w:val="24"/>
          <w:szCs w:val="24"/>
          <w:lang w:val="en-ID"/>
        </w:rPr>
        <w:t>video player</w:t>
      </w:r>
      <w:r w:rsidRPr="00C62577">
        <w:rPr>
          <w:rFonts w:asciiTheme="majorBidi" w:eastAsia="Times New Roman" w:hAnsiTheme="majorBidi" w:cstheme="majorBidi"/>
          <w:color w:val="000000"/>
          <w:sz w:val="24"/>
          <w:szCs w:val="24"/>
          <w:lang w:val="en-ID"/>
        </w:rPr>
        <w:t>.</w:t>
      </w:r>
    </w:p>
    <w:p w14:paraId="507A223F" w14:textId="6F05CCCC" w:rsidR="00C62577" w:rsidRPr="00C62577" w:rsidRDefault="00A96415" w:rsidP="00C62577">
      <w:pPr>
        <w:shd w:val="clear" w:color="auto" w:fill="FFFFFF"/>
        <w:spacing w:after="0" w:line="240" w:lineRule="auto"/>
        <w:ind w:left="90" w:firstLine="630"/>
        <w:jc w:val="both"/>
        <w:rPr>
          <w:rFonts w:asciiTheme="majorBidi" w:eastAsia="Times New Roman" w:hAnsiTheme="majorBidi" w:cstheme="majorBidi"/>
          <w:color w:val="000000"/>
          <w:sz w:val="24"/>
          <w:szCs w:val="24"/>
          <w:lang w:val="en-ID"/>
        </w:rPr>
      </w:pPr>
      <w:r w:rsidRPr="00C62577">
        <w:rPr>
          <w:rFonts w:asciiTheme="majorBidi" w:eastAsia="Times New Roman" w:hAnsiTheme="majorBidi" w:cstheme="majorBidi"/>
          <w:color w:val="000000"/>
          <w:sz w:val="24"/>
          <w:szCs w:val="24"/>
          <w:lang w:val="en-ID"/>
        </w:rPr>
        <w:t xml:space="preserve"> </w:t>
      </w:r>
      <w:r w:rsidR="00C62577" w:rsidRPr="00C62577">
        <w:rPr>
          <w:rFonts w:asciiTheme="majorBidi" w:hAnsiTheme="majorBidi" w:cstheme="majorBidi"/>
          <w:sz w:val="24"/>
          <w:szCs w:val="24"/>
        </w:rPr>
        <w:t xml:space="preserve">Selain itu </w:t>
      </w:r>
      <w:r w:rsidR="00C62577" w:rsidRPr="00C62577">
        <w:rPr>
          <w:rFonts w:asciiTheme="majorBidi" w:hAnsiTheme="majorBidi" w:cstheme="majorBidi"/>
          <w:sz w:val="24"/>
          <w:szCs w:val="24"/>
          <w:lang w:val="en-ID"/>
        </w:rPr>
        <w:t xml:space="preserve">       Seorang professor psikologi di Univercity Off California, sananta Barbara. Mayer menjelaskan bahwa pembelajaran melalui multimedia (gabungan teks, gambar, suara, dan video) lebih efektif daripada pembelajaran yang hanya menggunakan satu bentuk media. (Richard, 2025).</w:t>
      </w:r>
    </w:p>
    <w:p w14:paraId="3A1C5262" w14:textId="7880B249" w:rsidR="00A96415" w:rsidRPr="00C62577" w:rsidRDefault="00A96415" w:rsidP="00A96415">
      <w:pPr>
        <w:shd w:val="clear" w:color="auto" w:fill="FFFFFF"/>
        <w:spacing w:after="0" w:line="240" w:lineRule="auto"/>
        <w:ind w:left="90" w:firstLine="630"/>
        <w:jc w:val="both"/>
      </w:pPr>
    </w:p>
    <w:p w14:paraId="731CFECE" w14:textId="77777777" w:rsidR="00EB2068" w:rsidRDefault="00EB2068" w:rsidP="00EB2068">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6503CA92" w14:textId="77777777" w:rsidR="00C34E52" w:rsidRPr="00C34E52" w:rsidRDefault="00C34E52" w:rsidP="00C34E52">
      <w:p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b/>
          <w:bCs/>
          <w:color w:val="000000"/>
          <w:sz w:val="24"/>
          <w:szCs w:val="24"/>
          <w:lang w:val="en-ID"/>
        </w:rPr>
        <w:t xml:space="preserve">       </w:t>
      </w:r>
      <w:r w:rsidRPr="00C34E52">
        <w:rPr>
          <w:rFonts w:ascii="Times New Roman" w:eastAsia="Times New Roman" w:hAnsi="Times New Roman" w:cs="Times New Roman"/>
          <w:color w:val="000000"/>
          <w:sz w:val="24"/>
          <w:szCs w:val="24"/>
          <w:lang w:val="en-ID"/>
        </w:rPr>
        <w:t>Berdasarkan</w:t>
      </w:r>
      <w:r w:rsidRPr="00C34E52">
        <w:rPr>
          <w:rFonts w:ascii="Times New Roman" w:eastAsia="Times New Roman" w:hAnsi="Times New Roman" w:cs="Times New Roman"/>
          <w:b/>
          <w:bCs/>
          <w:color w:val="000000"/>
          <w:sz w:val="24"/>
          <w:szCs w:val="24"/>
          <w:lang w:val="en-ID"/>
        </w:rPr>
        <w:t xml:space="preserve"> </w:t>
      </w:r>
      <w:r w:rsidRPr="00C34E52">
        <w:rPr>
          <w:rFonts w:ascii="Times New Roman" w:eastAsia="Times New Roman" w:hAnsi="Times New Roman" w:cs="Times New Roman"/>
          <w:color w:val="000000"/>
          <w:sz w:val="24"/>
          <w:szCs w:val="24"/>
          <w:lang w:val="en-ID"/>
        </w:rPr>
        <w:t>hasil penelitian yang telah dilakukan di TK Nurul Iman Karang Sobor, dapat di simpulkan hal-hal sebagai berikut:</w:t>
      </w:r>
    </w:p>
    <w:p w14:paraId="02FC3168" w14:textId="77777777" w:rsidR="00C34E52" w:rsidRPr="00C34E52" w:rsidRDefault="00C34E52" w:rsidP="00C34E52">
      <w:pPr>
        <w:numPr>
          <w:ilvl w:val="0"/>
          <w:numId w:val="12"/>
        </w:num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rPr>
      </w:pPr>
      <w:r w:rsidRPr="00C34E52">
        <w:rPr>
          <w:rFonts w:ascii="Times New Roman" w:eastAsia="Times New Roman" w:hAnsi="Times New Roman" w:cs="Times New Roman"/>
          <w:b/>
          <w:bCs/>
          <w:color w:val="000000"/>
          <w:sz w:val="24"/>
          <w:szCs w:val="24"/>
          <w:lang w:val="en-ID"/>
        </w:rPr>
        <w:t>Strategi Guru Dalam Menstimulasi</w:t>
      </w:r>
      <w:r w:rsidRPr="00C34E52">
        <w:rPr>
          <w:rFonts w:ascii="Times New Roman" w:eastAsia="Times New Roman" w:hAnsi="Times New Roman" w:cs="Times New Roman"/>
          <w:color w:val="000000"/>
          <w:sz w:val="24"/>
          <w:szCs w:val="24"/>
          <w:lang w:val="en-ID"/>
        </w:rPr>
        <w:t xml:space="preserve"> </w:t>
      </w:r>
      <w:r w:rsidRPr="00C34E52">
        <w:rPr>
          <w:rFonts w:ascii="Times New Roman" w:eastAsia="Times New Roman" w:hAnsi="Times New Roman" w:cs="Times New Roman"/>
          <w:b/>
          <w:bCs/>
          <w:color w:val="000000"/>
          <w:sz w:val="24"/>
          <w:szCs w:val="24"/>
          <w:lang w:val="en-ID"/>
        </w:rPr>
        <w:t>Kemampuan Nilai Moral Dan Agama Pada Kelompok B di TK Nurul Iman.</w:t>
      </w:r>
    </w:p>
    <w:p w14:paraId="5D7F3F32" w14:textId="3E06B7CA" w:rsidR="00C34E52" w:rsidRPr="00C34E52" w:rsidRDefault="00C34E52" w:rsidP="00C34E52">
      <w:pPr>
        <w:shd w:val="clear" w:color="auto" w:fill="FFFFFF"/>
        <w:tabs>
          <w:tab w:val="left" w:pos="63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34E52">
        <w:rPr>
          <w:rFonts w:ascii="Times New Roman" w:eastAsia="Times New Roman" w:hAnsi="Times New Roman" w:cs="Times New Roman"/>
          <w:color w:val="000000"/>
          <w:sz w:val="24"/>
          <w:szCs w:val="24"/>
        </w:rPr>
        <w:t>Menanamkan Nilai Moral dan Agama pada anak dimulai dari para pendidik yaitu guru, karena anak-anak mudah meniru apa yang dilakukan oleh orang yang lebih dewasa terlebih lagi anak di usianya yang masih dini sangat cepat untuk menyerap baik yang didengar ataupun yang dilihatnya. pendekatan yang di lakukan oleh guru yaitu dengan menggunakan media audio visial seperti video, filem atau animasi untuk mengajarkan nilai-nilai moral dan agama kepada anak-anak.</w:t>
      </w:r>
    </w:p>
    <w:p w14:paraId="782BDAE6" w14:textId="77777777" w:rsidR="00C34E52" w:rsidRDefault="00C34E52" w:rsidP="00C34E52">
      <w:pPr>
        <w:numPr>
          <w:ilvl w:val="0"/>
          <w:numId w:val="12"/>
        </w:num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b/>
          <w:bCs/>
          <w:color w:val="000000"/>
          <w:sz w:val="24"/>
          <w:szCs w:val="24"/>
          <w:lang w:val="en-ID"/>
        </w:rPr>
        <w:t>Faktor Pendukung Dan Penghambat Dalam Penggunaan Media Audio Visual Dalam Menstimulasi Kemampuan Nilai Moral Dan Agama Pada Kelompok B di Tk Nurul Iman.</w:t>
      </w:r>
      <w:r w:rsidRPr="00C34E52">
        <w:rPr>
          <w:rFonts w:ascii="Times New Roman" w:eastAsia="Times New Roman" w:hAnsi="Times New Roman" w:cs="Times New Roman"/>
          <w:color w:val="000000"/>
          <w:sz w:val="24"/>
          <w:szCs w:val="24"/>
          <w:lang w:val="en-ID"/>
        </w:rPr>
        <w:t xml:space="preserve"> </w:t>
      </w:r>
    </w:p>
    <w:p w14:paraId="65B4BD31" w14:textId="77777777" w:rsidR="00C34E52" w:rsidRDefault="00C34E52" w:rsidP="00C34E52">
      <w:p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lang w:val="en-ID"/>
        </w:rPr>
      </w:pPr>
    </w:p>
    <w:p w14:paraId="75A83A2D" w14:textId="45799E25" w:rsidR="00C34E52" w:rsidRPr="00C34E52" w:rsidRDefault="00C34E52" w:rsidP="00C34E52">
      <w:p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Factor pendukung penggunaan media audio visual antara lain:</w:t>
      </w:r>
    </w:p>
    <w:p w14:paraId="51CCC875" w14:textId="77777777" w:rsidR="00C34E52" w:rsidRPr="00C34E52" w:rsidRDefault="00C34E52" w:rsidP="00C34E52">
      <w:pPr>
        <w:numPr>
          <w:ilvl w:val="0"/>
          <w:numId w:val="13"/>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Media pembelajaran audio visual mempunyi kemampuan untuk menampilkan gambar bergerak yang dapat di lihat sekaligus suara yang dapat di dengar sehingga akan memudahkan penyampaian pesan dari materi yang di sampaikan oleh guru kepada siswa.</w:t>
      </w:r>
    </w:p>
    <w:p w14:paraId="383310F0" w14:textId="77777777" w:rsidR="00C34E52" w:rsidRPr="00C34E52" w:rsidRDefault="00C34E52" w:rsidP="00C34E52">
      <w:pPr>
        <w:numPr>
          <w:ilvl w:val="0"/>
          <w:numId w:val="13"/>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Media pembelajaran audio visual dapat memusatkan perhatian siswa karna pampilannya yang menarik.</w:t>
      </w:r>
    </w:p>
    <w:p w14:paraId="1A1D9843" w14:textId="77777777" w:rsidR="00C34E52" w:rsidRPr="00C34E52" w:rsidRDefault="00C34E52" w:rsidP="00C34E52">
      <w:pPr>
        <w:numPr>
          <w:ilvl w:val="0"/>
          <w:numId w:val="13"/>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Media pembelajaran audio visual dapat menampilkan gambar sekaligus suara, sehingga akan meningkatkan kenikmatan belajar siswa. Hal ini di karenaka audio visual dapat mengubah emosi dan sikap siswa.</w:t>
      </w:r>
    </w:p>
    <w:p w14:paraId="7C670A58" w14:textId="77777777" w:rsidR="00C34E52" w:rsidRPr="00C34E52" w:rsidRDefault="00C34E52" w:rsidP="00C34E52">
      <w:p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Selain factor pendukung media audio visual juga mempunyai factor penghambat antara lain:</w:t>
      </w:r>
    </w:p>
    <w:p w14:paraId="1804C12A" w14:textId="77777777" w:rsidR="00C34E52" w:rsidRPr="00C34E52" w:rsidRDefault="00C34E52" w:rsidP="00C34E52">
      <w:pPr>
        <w:numPr>
          <w:ilvl w:val="0"/>
          <w:numId w:val="14"/>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 xml:space="preserve">Tidak semua pokok bahasan satu mata pelajaran dapat di sampaikan dengan menggunakan media pembelajaran audio visual </w:t>
      </w:r>
    </w:p>
    <w:p w14:paraId="09733104" w14:textId="77777777" w:rsidR="00C34E52" w:rsidRPr="00C34E52" w:rsidRDefault="00C34E52" w:rsidP="00C34E52">
      <w:pPr>
        <w:numPr>
          <w:ilvl w:val="0"/>
          <w:numId w:val="14"/>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C34E52">
        <w:rPr>
          <w:rFonts w:ascii="Times New Roman" w:eastAsia="Times New Roman" w:hAnsi="Times New Roman" w:cs="Times New Roman"/>
          <w:color w:val="000000"/>
          <w:sz w:val="24"/>
          <w:szCs w:val="24"/>
          <w:lang w:val="en-ID"/>
        </w:rPr>
        <w:t>Fasilitas belum memadai .</w:t>
      </w:r>
    </w:p>
    <w:p w14:paraId="40ECA7E1" w14:textId="77777777" w:rsidR="00C34E52" w:rsidRDefault="00C34E52" w:rsidP="00C34E52">
      <w:pPr>
        <w:shd w:val="clear" w:color="auto" w:fill="FFFFFF"/>
        <w:tabs>
          <w:tab w:val="left" w:pos="630"/>
        </w:tabs>
        <w:spacing w:after="0" w:line="24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ab/>
      </w:r>
      <w:r w:rsidRPr="00C34E52">
        <w:rPr>
          <w:rFonts w:ascii="Times New Roman" w:eastAsia="Times New Roman" w:hAnsi="Times New Roman" w:cs="Times New Roman"/>
          <w:color w:val="000000"/>
          <w:sz w:val="24"/>
          <w:szCs w:val="24"/>
          <w:lang w:val="en-ID"/>
        </w:rPr>
        <w:t xml:space="preserve">Meskipun fasilitas sarana dan prasarana dalam  </w:t>
      </w:r>
      <w:r w:rsidRPr="00C34E52">
        <w:rPr>
          <w:rFonts w:ascii="Times New Roman" w:eastAsia="Times New Roman" w:hAnsi="Times New Roman" w:cs="Times New Roman"/>
          <w:color w:val="000000"/>
          <w:sz w:val="24"/>
          <w:szCs w:val="24"/>
        </w:rPr>
        <w:t>menstimulasi</w:t>
      </w:r>
      <w:r w:rsidRPr="00C34E52">
        <w:rPr>
          <w:rFonts w:ascii="Times New Roman" w:eastAsia="Times New Roman" w:hAnsi="Times New Roman" w:cs="Times New Roman"/>
          <w:color w:val="000000"/>
          <w:sz w:val="24"/>
          <w:szCs w:val="24"/>
          <w:lang w:val="en-ID"/>
        </w:rPr>
        <w:t xml:space="preserve"> kemampuan nilai moral dan agama masih terbatas hanya mengguakan laptop saja namun dapat meningkatkan semangat dan minat belajar anak serta dapat menstimulasi kemampuan nilai moral dan agama.</w:t>
      </w:r>
    </w:p>
    <w:p w14:paraId="7010986E" w14:textId="77FBC2D3" w:rsidR="00C34E52" w:rsidRDefault="00C34E52" w:rsidP="00C34E52">
      <w:pPr>
        <w:shd w:val="clear" w:color="auto" w:fill="FFFFFF"/>
        <w:tabs>
          <w:tab w:val="left" w:pos="630"/>
        </w:tabs>
        <w:spacing w:after="0" w:line="24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ab/>
      </w:r>
      <w:r w:rsidRPr="00C34E52">
        <w:rPr>
          <w:rFonts w:ascii="Times New Roman" w:eastAsia="Times New Roman" w:hAnsi="Times New Roman" w:cs="Times New Roman"/>
          <w:color w:val="000000"/>
          <w:sz w:val="24"/>
          <w:szCs w:val="24"/>
          <w:lang w:val="en-ID"/>
        </w:rPr>
        <w:t xml:space="preserve">Adapun </w:t>
      </w:r>
      <w:r>
        <w:rPr>
          <w:rFonts w:ascii="Times New Roman" w:eastAsia="Times New Roman" w:hAnsi="Times New Roman" w:cs="Times New Roman"/>
          <w:color w:val="000000"/>
          <w:sz w:val="24"/>
          <w:szCs w:val="24"/>
          <w:lang w:val="en-ID"/>
        </w:rPr>
        <w:t>F</w:t>
      </w:r>
      <w:r w:rsidRPr="00C34E52">
        <w:rPr>
          <w:rFonts w:ascii="Times New Roman" w:eastAsia="Times New Roman" w:hAnsi="Times New Roman" w:cs="Times New Roman"/>
          <w:color w:val="000000"/>
          <w:sz w:val="24"/>
          <w:szCs w:val="24"/>
          <w:lang w:val="en-ID"/>
        </w:rPr>
        <w:t xml:space="preserve">aktor penghambat yang di temukan yaitu tidak adanya alat bantu seperti proyektor atau LCD yang di mana alat bantu ini sangat bisa mendukung dalam mengimplementasian audio visual dalam menstimulasi nilai moral dan agama pada anak. </w:t>
      </w:r>
    </w:p>
    <w:p w14:paraId="6818D99F" w14:textId="77777777" w:rsidR="00C34E52" w:rsidRPr="00C34E52" w:rsidRDefault="00C34E52" w:rsidP="00C34E52">
      <w:pPr>
        <w:shd w:val="clear" w:color="auto" w:fill="FFFFFF"/>
        <w:tabs>
          <w:tab w:val="left" w:pos="630"/>
        </w:tabs>
        <w:spacing w:after="0" w:line="240" w:lineRule="auto"/>
        <w:jc w:val="both"/>
        <w:rPr>
          <w:rFonts w:ascii="Times New Roman" w:eastAsia="Times New Roman" w:hAnsi="Times New Roman" w:cs="Times New Roman"/>
          <w:color w:val="000000"/>
          <w:sz w:val="24"/>
          <w:szCs w:val="24"/>
          <w:lang w:val="en-ID"/>
        </w:rPr>
      </w:pPr>
    </w:p>
    <w:p w14:paraId="0FE67083" w14:textId="77777777" w:rsidR="00C34E52" w:rsidRPr="00C34E52" w:rsidRDefault="00C34E52" w:rsidP="00C34E52">
      <w:pPr>
        <w:numPr>
          <w:ilvl w:val="0"/>
          <w:numId w:val="12"/>
        </w:num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rPr>
      </w:pPr>
      <w:r w:rsidRPr="00C34E52">
        <w:rPr>
          <w:rFonts w:ascii="Times New Roman" w:eastAsia="Times New Roman" w:hAnsi="Times New Roman" w:cs="Times New Roman"/>
          <w:b/>
          <w:bCs/>
          <w:color w:val="000000"/>
          <w:sz w:val="24"/>
          <w:szCs w:val="24"/>
          <w:lang w:val="en-ID"/>
        </w:rPr>
        <w:lastRenderedPageBreak/>
        <w:t>Dampak Penggunaan Media Audio Visual Terhadap Perkembangan Kemampuan Nilai Agama dan Moral di TK Nurul Iman.</w:t>
      </w:r>
      <w:r w:rsidRPr="00C34E52">
        <w:rPr>
          <w:rFonts w:ascii="Times New Roman" w:eastAsia="Times New Roman" w:hAnsi="Times New Roman" w:cs="Times New Roman"/>
          <w:color w:val="000000"/>
          <w:sz w:val="24"/>
          <w:szCs w:val="24"/>
          <w:lang w:val="en-ID"/>
        </w:rPr>
        <w:t xml:space="preserve"> </w:t>
      </w:r>
    </w:p>
    <w:p w14:paraId="47B49FDC" w14:textId="44FDC3DF" w:rsidR="00C34E52" w:rsidRPr="00C34E52" w:rsidRDefault="00C34E52" w:rsidP="00C34E52">
      <w:pPr>
        <w:shd w:val="clear" w:color="auto" w:fill="FFFFFF"/>
        <w:tabs>
          <w:tab w:val="left" w:pos="630"/>
        </w:tabs>
        <w:spacing w:after="0" w:line="240" w:lineRule="auto"/>
        <w:ind w:left="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34E52">
        <w:rPr>
          <w:rFonts w:ascii="Times New Roman" w:eastAsia="Times New Roman" w:hAnsi="Times New Roman" w:cs="Times New Roman"/>
          <w:color w:val="000000"/>
          <w:sz w:val="24"/>
          <w:szCs w:val="24"/>
          <w:lang w:val="en-ID"/>
        </w:rPr>
        <w:t>Dampak media audio visual dapat membantu dalam meningkatkan nilai moral dan agama pada anak. Pembelajaran lebih menarik, minat belajar anak meningkatkan keperibadian anak terbentuk menjadi displin dan bertanggung jawab. Penggunaan media audio visual dapat juga membentuk moral anak, selain itu juga dapat mempelancar pemahaman dan memperkuat ingatan anak.</w:t>
      </w:r>
    </w:p>
    <w:p w14:paraId="485C02A3"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p>
    <w:p w14:paraId="0CDE0FD1" w14:textId="77777777" w:rsidR="00EB2068" w:rsidRDefault="00EB2068" w:rsidP="00EB2068">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5B679958"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color w:val="000000"/>
          <w:sz w:val="24"/>
          <w:szCs w:val="24"/>
        </w:rPr>
      </w:pPr>
      <w:r w:rsidRPr="00664CFB">
        <w:rPr>
          <w:rFonts w:ascii="Times New Roman" w:eastAsia="Times New Roman" w:hAnsi="Times New Roman" w:cs="Times New Roman"/>
          <w:b/>
          <w:bCs/>
          <w:color w:val="000000"/>
          <w:sz w:val="24"/>
          <w:szCs w:val="24"/>
        </w:rPr>
        <w:t xml:space="preserve">       </w:t>
      </w:r>
      <w:r w:rsidRPr="00664CFB">
        <w:rPr>
          <w:rFonts w:ascii="Times New Roman" w:eastAsia="Times New Roman" w:hAnsi="Times New Roman" w:cs="Times New Roman"/>
          <w:color w:val="000000"/>
          <w:sz w:val="24"/>
          <w:szCs w:val="24"/>
          <w:lang w:val="en-ID"/>
        </w:rPr>
        <w:t>Berdasarkan kesimpulan penelitian diatas penulis memberikan saran sebagai berikut:</w:t>
      </w:r>
    </w:p>
    <w:p w14:paraId="3072AA20" w14:textId="77777777" w:rsidR="00664CFB" w:rsidRPr="00664CFB" w:rsidRDefault="00664CFB" w:rsidP="00664CFB">
      <w:pPr>
        <w:numPr>
          <w:ilvl w:val="0"/>
          <w:numId w:val="1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664CFB">
        <w:rPr>
          <w:rFonts w:ascii="Times New Roman" w:eastAsia="Times New Roman" w:hAnsi="Times New Roman" w:cs="Times New Roman"/>
          <w:color w:val="000000"/>
          <w:sz w:val="24"/>
          <w:szCs w:val="24"/>
          <w:lang w:val="en-ID"/>
        </w:rPr>
        <w:t>Bagi Sekolah</w:t>
      </w:r>
    </w:p>
    <w:p w14:paraId="39F54958"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color w:val="000000"/>
          <w:sz w:val="24"/>
          <w:szCs w:val="24"/>
          <w:lang w:val="en-ID"/>
        </w:rPr>
      </w:pPr>
      <w:r w:rsidRPr="00664CFB">
        <w:rPr>
          <w:rFonts w:ascii="Times New Roman" w:eastAsia="Times New Roman" w:hAnsi="Times New Roman" w:cs="Times New Roman"/>
          <w:color w:val="000000"/>
          <w:sz w:val="24"/>
          <w:szCs w:val="24"/>
        </w:rPr>
        <w:t xml:space="preserve">       </w:t>
      </w:r>
      <w:r w:rsidRPr="00664CFB">
        <w:rPr>
          <w:rFonts w:ascii="Times New Roman" w:eastAsia="Times New Roman" w:hAnsi="Times New Roman" w:cs="Times New Roman"/>
          <w:color w:val="000000"/>
          <w:sz w:val="24"/>
          <w:szCs w:val="24"/>
          <w:lang w:val="en-ID"/>
        </w:rPr>
        <w:t>Untuk sekolah agar dapat meningkatkan kualitas Pendidikan terutama pada peningkatan nilai moral dan agama pada anak usia ini.</w:t>
      </w:r>
    </w:p>
    <w:p w14:paraId="120B85E5" w14:textId="77777777" w:rsidR="00664CFB" w:rsidRPr="00664CFB" w:rsidRDefault="00664CFB" w:rsidP="00664CFB">
      <w:pPr>
        <w:numPr>
          <w:ilvl w:val="0"/>
          <w:numId w:val="15"/>
        </w:numPr>
        <w:shd w:val="clear" w:color="auto" w:fill="FFFFFF"/>
        <w:spacing w:after="0" w:line="240" w:lineRule="auto"/>
        <w:jc w:val="both"/>
        <w:rPr>
          <w:rFonts w:ascii="Times New Roman" w:eastAsia="Times New Roman" w:hAnsi="Times New Roman" w:cs="Times New Roman"/>
          <w:b/>
          <w:bCs/>
          <w:color w:val="000000"/>
          <w:sz w:val="24"/>
          <w:szCs w:val="24"/>
        </w:rPr>
      </w:pPr>
      <w:r w:rsidRPr="00664CFB">
        <w:rPr>
          <w:rFonts w:ascii="Times New Roman" w:eastAsia="Times New Roman" w:hAnsi="Times New Roman" w:cs="Times New Roman"/>
          <w:color w:val="000000"/>
          <w:sz w:val="24"/>
          <w:szCs w:val="24"/>
        </w:rPr>
        <w:t xml:space="preserve">Kepala TK serta guru-guru </w:t>
      </w:r>
    </w:p>
    <w:p w14:paraId="5F1C5C42"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color w:val="000000"/>
          <w:sz w:val="24"/>
          <w:szCs w:val="24"/>
          <w:lang w:val="en-ID"/>
        </w:rPr>
      </w:pPr>
      <w:r w:rsidRPr="00664CFB">
        <w:rPr>
          <w:rFonts w:ascii="Times New Roman" w:eastAsia="Times New Roman" w:hAnsi="Times New Roman" w:cs="Times New Roman"/>
          <w:color w:val="000000"/>
          <w:sz w:val="24"/>
          <w:szCs w:val="24"/>
        </w:rPr>
        <w:t xml:space="preserve">       Untuk memperkuat lagi upaya mereka dalam menanamkan </w:t>
      </w:r>
      <w:r w:rsidRPr="00664CFB">
        <w:rPr>
          <w:rFonts w:ascii="Times New Roman" w:eastAsia="Times New Roman" w:hAnsi="Times New Roman" w:cs="Times New Roman"/>
          <w:color w:val="000000"/>
          <w:sz w:val="24"/>
          <w:szCs w:val="24"/>
          <w:lang w:val="en-ID"/>
        </w:rPr>
        <w:t>nilai moral dan agama</w:t>
      </w:r>
      <w:r w:rsidRPr="00664CFB">
        <w:rPr>
          <w:rFonts w:ascii="Times New Roman" w:eastAsia="Times New Roman" w:hAnsi="Times New Roman" w:cs="Times New Roman"/>
          <w:color w:val="000000"/>
          <w:sz w:val="24"/>
          <w:szCs w:val="24"/>
        </w:rPr>
        <w:t xml:space="preserve"> pada </w:t>
      </w:r>
      <w:r w:rsidRPr="00664CFB">
        <w:rPr>
          <w:rFonts w:ascii="Times New Roman" w:eastAsia="Times New Roman" w:hAnsi="Times New Roman" w:cs="Times New Roman"/>
          <w:color w:val="000000"/>
          <w:sz w:val="24"/>
          <w:szCs w:val="24"/>
          <w:lang w:val="en-ID"/>
        </w:rPr>
        <w:t>anak-anak agar anak bisa tumbuh dengan nilai-nilai agama dan moral yang baik.</w:t>
      </w:r>
    </w:p>
    <w:p w14:paraId="5E0C4769" w14:textId="77777777" w:rsidR="00664CFB" w:rsidRPr="00664CFB" w:rsidRDefault="00664CFB" w:rsidP="00664CFB">
      <w:pPr>
        <w:numPr>
          <w:ilvl w:val="0"/>
          <w:numId w:val="15"/>
        </w:numPr>
        <w:shd w:val="clear" w:color="auto" w:fill="FFFFFF"/>
        <w:spacing w:after="0" w:line="240" w:lineRule="auto"/>
        <w:jc w:val="both"/>
        <w:rPr>
          <w:rFonts w:ascii="Times New Roman" w:eastAsia="Times New Roman" w:hAnsi="Times New Roman" w:cs="Times New Roman"/>
          <w:color w:val="000000"/>
          <w:sz w:val="24"/>
          <w:szCs w:val="24"/>
        </w:rPr>
      </w:pPr>
      <w:r w:rsidRPr="00664CFB">
        <w:rPr>
          <w:rFonts w:ascii="Times New Roman" w:eastAsia="Times New Roman" w:hAnsi="Times New Roman" w:cs="Times New Roman"/>
          <w:color w:val="000000"/>
          <w:sz w:val="24"/>
          <w:szCs w:val="24"/>
        </w:rPr>
        <w:t>Bagi Peneliti Selanjutnya</w:t>
      </w:r>
    </w:p>
    <w:p w14:paraId="181C7584"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color w:val="000000"/>
          <w:sz w:val="24"/>
          <w:szCs w:val="24"/>
        </w:rPr>
      </w:pPr>
      <w:r w:rsidRPr="00664CFB">
        <w:rPr>
          <w:rFonts w:ascii="Times New Roman" w:eastAsia="Times New Roman" w:hAnsi="Times New Roman" w:cs="Times New Roman"/>
          <w:color w:val="000000"/>
          <w:sz w:val="24"/>
          <w:szCs w:val="24"/>
        </w:rPr>
        <w:t xml:space="preserve">       Diharapkan bagi peneliti selanjutnya, untuk memanfaatkan hasil penelitian ini sebagai salah satu rujukan dalam melakukan penelitian dan diharapkan untuk mengembangkan dan menyempurnakan penelitian ini lebih baik lagi dalam penelitian berikutnya. </w:t>
      </w:r>
    </w:p>
    <w:p w14:paraId="428C3354"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p>
    <w:p w14:paraId="1799E8D2" w14:textId="77777777" w:rsidR="00EB2068" w:rsidRPr="00664CFB" w:rsidRDefault="00EB2068" w:rsidP="00EB2068">
      <w:pPr>
        <w:shd w:val="clear" w:color="auto" w:fill="FFFFFF"/>
        <w:spacing w:after="0" w:line="240" w:lineRule="auto"/>
        <w:rPr>
          <w:rFonts w:ascii="Times New Roman" w:eastAsia="Times New Roman" w:hAnsi="Times New Roman" w:cs="Times New Roman"/>
          <w:bCs/>
          <w:color w:val="000000"/>
          <w:sz w:val="24"/>
          <w:szCs w:val="24"/>
        </w:rPr>
      </w:pPr>
      <w:r w:rsidRPr="00664CFB">
        <w:rPr>
          <w:rFonts w:ascii="Times New Roman" w:eastAsia="Times New Roman" w:hAnsi="Times New Roman" w:cs="Times New Roman"/>
          <w:bCs/>
          <w:color w:val="000000"/>
          <w:sz w:val="24"/>
          <w:szCs w:val="24"/>
        </w:rPr>
        <w:t>UCAPAN TERIMA KASIH (12pt)</w:t>
      </w:r>
    </w:p>
    <w:p w14:paraId="33181271"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bCs/>
          <w:color w:val="000000"/>
          <w:sz w:val="24"/>
          <w:szCs w:val="24"/>
          <w:lang w:val="en-ID"/>
        </w:rPr>
      </w:pPr>
      <w:r w:rsidRPr="00664CFB">
        <w:rPr>
          <w:rFonts w:ascii="Times New Roman" w:eastAsia="Times New Roman" w:hAnsi="Times New Roman" w:cs="Times New Roman"/>
          <w:bCs/>
          <w:color w:val="000000"/>
          <w:sz w:val="24"/>
          <w:szCs w:val="24"/>
          <w:lang w:val="en-ID"/>
        </w:rPr>
        <w:t>Peneliti mengucapkan terima kasih sebesar-besarnya kepada seluruh pihak yang mendukung penelitian ini, khususnya:</w:t>
      </w:r>
    </w:p>
    <w:p w14:paraId="3D8850F1" w14:textId="77777777" w:rsidR="00664CFB" w:rsidRPr="00664CFB" w:rsidRDefault="00664CFB" w:rsidP="00664CFB">
      <w:pPr>
        <w:numPr>
          <w:ilvl w:val="0"/>
          <w:numId w:val="16"/>
        </w:numPr>
        <w:shd w:val="clear" w:color="auto" w:fill="FFFFFF"/>
        <w:spacing w:after="0" w:line="240" w:lineRule="auto"/>
        <w:jc w:val="both"/>
        <w:rPr>
          <w:rFonts w:ascii="Times New Roman" w:eastAsia="Times New Roman" w:hAnsi="Times New Roman" w:cs="Times New Roman"/>
          <w:bCs/>
          <w:color w:val="000000"/>
          <w:sz w:val="24"/>
          <w:szCs w:val="24"/>
          <w:lang w:val="en-ID"/>
        </w:rPr>
      </w:pPr>
      <w:r w:rsidRPr="00664CFB">
        <w:rPr>
          <w:rFonts w:ascii="Times New Roman" w:eastAsia="Times New Roman" w:hAnsi="Times New Roman" w:cs="Times New Roman"/>
          <w:bCs/>
          <w:color w:val="000000"/>
          <w:sz w:val="24"/>
          <w:szCs w:val="24"/>
          <w:lang w:val="en-ID"/>
        </w:rPr>
        <w:t>Kepala TK Nurul Iman Karang Sobor beserta jajarannya atas fasilitas dan kepercayaan yang diberikan.</w:t>
      </w:r>
    </w:p>
    <w:p w14:paraId="319609DD" w14:textId="77777777" w:rsidR="00664CFB" w:rsidRPr="00664CFB" w:rsidRDefault="00664CFB" w:rsidP="00664CFB">
      <w:pPr>
        <w:numPr>
          <w:ilvl w:val="0"/>
          <w:numId w:val="16"/>
        </w:numPr>
        <w:shd w:val="clear" w:color="auto" w:fill="FFFFFF"/>
        <w:spacing w:after="0" w:line="240" w:lineRule="auto"/>
        <w:jc w:val="both"/>
        <w:rPr>
          <w:rFonts w:ascii="Times New Roman" w:eastAsia="Times New Roman" w:hAnsi="Times New Roman" w:cs="Times New Roman"/>
          <w:bCs/>
          <w:color w:val="000000"/>
          <w:sz w:val="24"/>
          <w:szCs w:val="24"/>
          <w:lang w:val="en-ID"/>
        </w:rPr>
      </w:pPr>
      <w:r w:rsidRPr="00664CFB">
        <w:rPr>
          <w:rFonts w:ascii="Times New Roman" w:eastAsia="Times New Roman" w:hAnsi="Times New Roman" w:cs="Times New Roman"/>
          <w:bCs/>
          <w:color w:val="000000"/>
          <w:sz w:val="24"/>
          <w:szCs w:val="24"/>
          <w:lang w:val="en-ID"/>
        </w:rPr>
        <w:t>Guru Kelompok B yang telah membuktikan peran strategisnya sebagai teladan moral-agama melalui keteladanan langsung, penyiapan lingkungan belajar inspiratif, dan inovasi penggunaan media audio-visual meskipun sarana terbatas.</w:t>
      </w:r>
    </w:p>
    <w:p w14:paraId="640534BB" w14:textId="77777777" w:rsidR="00664CFB" w:rsidRPr="00664CFB" w:rsidRDefault="00664CFB" w:rsidP="00664CFB">
      <w:pPr>
        <w:numPr>
          <w:ilvl w:val="0"/>
          <w:numId w:val="16"/>
        </w:numPr>
        <w:shd w:val="clear" w:color="auto" w:fill="FFFFFF"/>
        <w:spacing w:after="0" w:line="240" w:lineRule="auto"/>
        <w:jc w:val="both"/>
        <w:rPr>
          <w:rFonts w:ascii="Times New Roman" w:eastAsia="Times New Roman" w:hAnsi="Times New Roman" w:cs="Times New Roman"/>
          <w:bCs/>
          <w:color w:val="000000"/>
          <w:sz w:val="24"/>
          <w:szCs w:val="24"/>
          <w:lang w:val="en-ID"/>
        </w:rPr>
      </w:pPr>
      <w:r w:rsidRPr="00664CFB">
        <w:rPr>
          <w:rFonts w:ascii="Times New Roman" w:eastAsia="Times New Roman" w:hAnsi="Times New Roman" w:cs="Times New Roman"/>
          <w:bCs/>
          <w:color w:val="000000"/>
          <w:sz w:val="24"/>
          <w:szCs w:val="24"/>
          <w:lang w:val="en-ID"/>
        </w:rPr>
        <w:t>Anak-anak Kelompok B yang menjadi bukti nyata dampak positif strategi ini: meningkatnya minat belajar, pembentukan karakter disiplin-tanggung jawab, dan penguatan pemahaman nilai moral-agama.</w:t>
      </w:r>
    </w:p>
    <w:p w14:paraId="36C4D4C8" w14:textId="77777777" w:rsidR="00664CFB" w:rsidRPr="00664CFB" w:rsidRDefault="00664CFB" w:rsidP="00664CFB">
      <w:pPr>
        <w:shd w:val="clear" w:color="auto" w:fill="FFFFFF"/>
        <w:spacing w:after="0" w:line="240" w:lineRule="auto"/>
        <w:jc w:val="both"/>
        <w:rPr>
          <w:rFonts w:ascii="Times New Roman" w:eastAsia="Times New Roman" w:hAnsi="Times New Roman" w:cs="Times New Roman"/>
          <w:bCs/>
          <w:color w:val="000000"/>
          <w:sz w:val="24"/>
          <w:szCs w:val="24"/>
          <w:lang w:val="en-ID"/>
        </w:rPr>
      </w:pPr>
      <w:r w:rsidRPr="00664CFB">
        <w:rPr>
          <w:rFonts w:ascii="Times New Roman" w:eastAsia="Times New Roman" w:hAnsi="Times New Roman" w:cs="Times New Roman"/>
          <w:bCs/>
          <w:color w:val="000000"/>
          <w:sz w:val="24"/>
          <w:szCs w:val="24"/>
          <w:lang w:val="en-ID"/>
        </w:rPr>
        <w:t>Penghargaan juga disampaikan atas kolaborasi mengatasi tantangan fasilitas, di mana komitmen guru mengubah keterbatasan menjadi peluang pembelajaran bermakna</w:t>
      </w:r>
    </w:p>
    <w:p w14:paraId="068588D3" w14:textId="468D3ADD"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4BDEB389" w14:textId="77777777" w:rsidR="00EB2068" w:rsidRDefault="00EB2068" w:rsidP="00EB2068">
      <w:pPr>
        <w:shd w:val="clear" w:color="auto" w:fill="FFFFFF"/>
        <w:spacing w:after="0" w:line="240" w:lineRule="auto"/>
        <w:jc w:val="both"/>
        <w:rPr>
          <w:rFonts w:ascii="Times New Roman" w:eastAsia="Times New Roman" w:hAnsi="Times New Roman" w:cs="Times New Roman"/>
          <w:color w:val="000000"/>
          <w:sz w:val="24"/>
          <w:szCs w:val="24"/>
        </w:rPr>
      </w:pPr>
    </w:p>
    <w:p w14:paraId="399A610B" w14:textId="77777777" w:rsidR="00EB2068" w:rsidRDefault="00EB2068" w:rsidP="00EB2068">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06D9DF01" w14:textId="77777777" w:rsidR="00C34E52" w:rsidRPr="00C34E52" w:rsidRDefault="00C34E52" w:rsidP="00C34E52">
      <w:pPr>
        <w:spacing w:after="0" w:line="240" w:lineRule="auto"/>
        <w:ind w:left="540" w:hanging="540"/>
        <w:rPr>
          <w:rFonts w:ascii="Times New Roman" w:eastAsia="Times New Roman" w:hAnsi="Times New Roman" w:cs="Times New Roman"/>
          <w:lang w:val="en-US"/>
        </w:rPr>
      </w:pPr>
      <w:r w:rsidRPr="00C34E52">
        <w:rPr>
          <w:rFonts w:ascii="Times New Roman" w:eastAsia="Times New Roman" w:hAnsi="Times New Roman" w:cs="Times New Roman"/>
          <w:lang w:val="en-US"/>
        </w:rPr>
        <w:t>Ayu Ningsih Sri (2019)</w:t>
      </w:r>
      <w:r w:rsidRPr="00C34E52">
        <w:rPr>
          <w:rFonts w:ascii="Times New Roman" w:eastAsia="Times New Roman" w:hAnsi="Times New Roman" w:cs="Times New Roman"/>
        </w:rPr>
        <w:t xml:space="preserve">. </w:t>
      </w:r>
      <w:r w:rsidRPr="00C34E52">
        <w:rPr>
          <w:rFonts w:ascii="Times New Roman" w:eastAsia="Times New Roman" w:hAnsi="Times New Roman" w:cs="Times New Roman"/>
          <w:i/>
          <w:iCs/>
          <w:lang w:val="en-US"/>
        </w:rPr>
        <w:t>Efektivitas penggunaan media audio-visual terhadap keberhasilan PAI siswa kelas X</w:t>
      </w:r>
      <w:r w:rsidRPr="00C34E52">
        <w:rPr>
          <w:rFonts w:ascii="Times New Roman" w:eastAsia="Times New Roman" w:hAnsi="Times New Roman" w:cs="Times New Roman"/>
          <w:i/>
          <w:iCs/>
        </w:rPr>
        <w:t>.</w:t>
      </w:r>
      <w:r w:rsidRPr="00C34E52">
        <w:rPr>
          <w:rFonts w:ascii="Times New Roman" w:eastAsia="Times New Roman" w:hAnsi="Times New Roman" w:cs="Times New Roman"/>
        </w:rPr>
        <w:t xml:space="preserve">. Vol. 2, No. </w:t>
      </w:r>
      <w:r w:rsidRPr="00C34E52">
        <w:rPr>
          <w:rFonts w:ascii="Times New Roman" w:eastAsia="Times New Roman" w:hAnsi="Times New Roman" w:cs="Times New Roman"/>
          <w:lang w:val="en-US"/>
        </w:rPr>
        <w:t>6</w:t>
      </w:r>
    </w:p>
    <w:p w14:paraId="6F4CCF59" w14:textId="77777777" w:rsidR="00C34E52" w:rsidRPr="00C34E52" w:rsidRDefault="00C34E52" w:rsidP="00C34E52">
      <w:pPr>
        <w:spacing w:after="0" w:line="240" w:lineRule="auto"/>
        <w:ind w:left="540" w:hanging="540"/>
        <w:rPr>
          <w:rFonts w:ascii="Times New Roman" w:eastAsia="Times New Roman" w:hAnsi="Times New Roman" w:cs="Times New Roman"/>
          <w:lang w:val="en-US"/>
        </w:rPr>
      </w:pPr>
    </w:p>
    <w:p w14:paraId="7955C8B3" w14:textId="77777777" w:rsidR="0018768B" w:rsidRDefault="00011FD2" w:rsidP="0018768B">
      <w:pPr>
        <w:spacing w:after="0" w:line="240" w:lineRule="auto"/>
        <w:ind w:left="540" w:hanging="540"/>
        <w:rPr>
          <w:rFonts w:ascii="Times New Roman" w:eastAsia="Times New Roman" w:hAnsi="Times New Roman" w:cs="Times New Roman"/>
          <w:lang w:val="en-ID"/>
        </w:rPr>
      </w:pPr>
      <w:r w:rsidRPr="00011FD2">
        <w:rPr>
          <w:rFonts w:ascii="Times New Roman" w:eastAsia="Times New Roman" w:hAnsi="Times New Roman" w:cs="Times New Roman"/>
          <w:lang w:val="en-ID"/>
        </w:rPr>
        <w:t>Bandura, A. (1977). </w:t>
      </w:r>
      <w:r w:rsidRPr="00011FD2">
        <w:rPr>
          <w:rFonts w:ascii="Times New Roman" w:eastAsia="Times New Roman" w:hAnsi="Times New Roman" w:cs="Times New Roman"/>
          <w:i/>
          <w:iCs/>
          <w:lang w:val="en-ID"/>
        </w:rPr>
        <w:t>Social Learning Theory</w:t>
      </w:r>
      <w:r w:rsidRPr="00011FD2">
        <w:rPr>
          <w:rFonts w:ascii="Times New Roman" w:eastAsia="Times New Roman" w:hAnsi="Times New Roman" w:cs="Times New Roman"/>
          <w:lang w:val="en-ID"/>
        </w:rPr>
        <w:t>. Prentice-Hall.</w:t>
      </w:r>
    </w:p>
    <w:p w14:paraId="71A721A5" w14:textId="507A27CD" w:rsidR="0018768B" w:rsidRDefault="0018768B" w:rsidP="0018768B">
      <w:pPr>
        <w:spacing w:after="0" w:line="240" w:lineRule="auto"/>
        <w:ind w:left="540" w:hanging="540"/>
        <w:rPr>
          <w:rFonts w:ascii="Times New Roman" w:eastAsia="Times New Roman" w:hAnsi="Times New Roman" w:cs="Times New Roman"/>
          <w:lang w:val="en-ID"/>
        </w:rPr>
      </w:pPr>
      <w:r w:rsidRPr="0018768B">
        <w:rPr>
          <w:rFonts w:ascii="Times New Roman" w:eastAsia="Times New Roman" w:hAnsi="Times New Roman" w:cs="Times New Roman"/>
          <w:lang w:val="en-ID"/>
        </w:rPr>
        <w:t>Montessori, M. (1912). </w:t>
      </w:r>
      <w:r w:rsidRPr="0018768B">
        <w:rPr>
          <w:rFonts w:ascii="Times New Roman" w:eastAsia="Times New Roman" w:hAnsi="Times New Roman" w:cs="Times New Roman"/>
          <w:i/>
          <w:iCs/>
          <w:lang w:val="en-ID"/>
        </w:rPr>
        <w:t>The Montessori Method</w:t>
      </w:r>
      <w:r w:rsidRPr="0018768B">
        <w:rPr>
          <w:rFonts w:ascii="Times New Roman" w:eastAsia="Times New Roman" w:hAnsi="Times New Roman" w:cs="Times New Roman"/>
          <w:lang w:val="en-ID"/>
        </w:rPr>
        <w:t>. Frederick A. Stokes Company.</w:t>
      </w:r>
    </w:p>
    <w:p w14:paraId="3A2CFA2B" w14:textId="77777777" w:rsidR="00C34E52" w:rsidRPr="00C34E52" w:rsidRDefault="00C34E52" w:rsidP="00C34E52">
      <w:pPr>
        <w:spacing w:after="0" w:line="240" w:lineRule="auto"/>
        <w:ind w:left="540" w:hanging="540"/>
        <w:rPr>
          <w:rFonts w:ascii="Times New Roman" w:eastAsia="Times New Roman" w:hAnsi="Times New Roman" w:cs="Times New Roman"/>
        </w:rPr>
      </w:pPr>
      <w:r w:rsidRPr="00C34E52">
        <w:rPr>
          <w:rFonts w:ascii="Times New Roman" w:eastAsia="Times New Roman" w:hAnsi="Times New Roman" w:cs="Times New Roman"/>
          <w:lang w:val="en-US"/>
        </w:rPr>
        <w:t>Erliana Fani Dwi (2024)</w:t>
      </w:r>
      <w:r w:rsidRPr="00C34E52">
        <w:rPr>
          <w:rFonts w:ascii="Times New Roman" w:eastAsia="Times New Roman" w:hAnsi="Times New Roman" w:cs="Times New Roman"/>
        </w:rPr>
        <w:t xml:space="preserve">. </w:t>
      </w:r>
      <w:r w:rsidRPr="00C34E52">
        <w:rPr>
          <w:rFonts w:ascii="Times New Roman" w:eastAsia="Times New Roman" w:hAnsi="Times New Roman" w:cs="Times New Roman"/>
          <w:i/>
          <w:iCs/>
          <w:lang w:val="en-US"/>
        </w:rPr>
        <w:t>Penggunaan media audio visual untuk eningkatkan minat belajar anak usia dini PAUD 2 Ratna Daya</w:t>
      </w:r>
      <w:r w:rsidRPr="00C34E52">
        <w:rPr>
          <w:rFonts w:ascii="Times New Roman" w:eastAsia="Times New Roman" w:hAnsi="Times New Roman" w:cs="Times New Roman"/>
          <w:i/>
          <w:iCs/>
        </w:rPr>
        <w:t xml:space="preserve">. </w:t>
      </w:r>
      <w:r w:rsidRPr="00C34E52">
        <w:rPr>
          <w:rFonts w:ascii="Times New Roman" w:eastAsia="Times New Roman" w:hAnsi="Times New Roman" w:cs="Times New Roman"/>
        </w:rPr>
        <w:t xml:space="preserve">Jurnal Pendidikan. Vol. </w:t>
      </w:r>
      <w:r w:rsidRPr="00C34E52">
        <w:rPr>
          <w:rFonts w:ascii="Times New Roman" w:eastAsia="Times New Roman" w:hAnsi="Times New Roman" w:cs="Times New Roman"/>
          <w:lang w:val="en-US"/>
        </w:rPr>
        <w:t>3</w:t>
      </w:r>
      <w:r w:rsidRPr="00C34E52">
        <w:rPr>
          <w:rFonts w:ascii="Times New Roman" w:eastAsia="Times New Roman" w:hAnsi="Times New Roman" w:cs="Times New Roman"/>
        </w:rPr>
        <w:t xml:space="preserve">, No. </w:t>
      </w:r>
      <w:r w:rsidRPr="00C34E52">
        <w:rPr>
          <w:rFonts w:ascii="Times New Roman" w:eastAsia="Times New Roman" w:hAnsi="Times New Roman" w:cs="Times New Roman"/>
          <w:lang w:val="en-US"/>
        </w:rPr>
        <w:t>5</w:t>
      </w:r>
      <w:r w:rsidRPr="00C34E52">
        <w:rPr>
          <w:rFonts w:ascii="Times New Roman" w:eastAsia="Times New Roman" w:hAnsi="Times New Roman" w:cs="Times New Roman"/>
        </w:rPr>
        <w:t>.</w:t>
      </w:r>
    </w:p>
    <w:p w14:paraId="50D45FCF" w14:textId="2CF2D430"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 xml:space="preserve">ADDIN Mendeley Bibliography CSL_BIBLIOGRAPHY </w:instrText>
      </w:r>
      <w:r>
        <w:rPr>
          <w:rFonts w:ascii="Times New Roman" w:eastAsia="Times New Roman" w:hAnsi="Times New Roman" w:cs="Times New Roman"/>
          <w:lang w:val="en-ID"/>
        </w:rPr>
        <w:fldChar w:fldCharType="separate"/>
      </w:r>
      <w:r w:rsidRPr="00C34E52">
        <w:rPr>
          <w:rFonts w:ascii="Times New Roman" w:hAnsi="Times New Roman" w:cs="Times New Roman"/>
          <w:noProof/>
        </w:rPr>
        <w:t xml:space="preserve">Ananda, R. (2017). Implementasi Nilai Nilai Moral dan Agama Pada Anak Usia Dini. </w:t>
      </w:r>
      <w:r w:rsidRPr="00C34E52">
        <w:rPr>
          <w:rFonts w:ascii="Times New Roman" w:hAnsi="Times New Roman" w:cs="Times New Roman"/>
          <w:i/>
          <w:iCs/>
          <w:noProof/>
        </w:rPr>
        <w:t>Jurnal Obsesi: Jurnal Pendidikan Anak Usia Dini</w:t>
      </w:r>
      <w:r w:rsidRPr="00C34E52">
        <w:rPr>
          <w:rFonts w:ascii="Times New Roman" w:hAnsi="Times New Roman" w:cs="Times New Roman"/>
          <w:noProof/>
        </w:rPr>
        <w:t xml:space="preserve">, </w:t>
      </w:r>
      <w:r w:rsidRPr="00C34E52">
        <w:rPr>
          <w:rFonts w:ascii="Times New Roman" w:hAnsi="Times New Roman" w:cs="Times New Roman"/>
          <w:i/>
          <w:iCs/>
          <w:noProof/>
        </w:rPr>
        <w:t>1</w:t>
      </w:r>
      <w:r w:rsidRPr="00C34E52">
        <w:rPr>
          <w:rFonts w:ascii="Times New Roman" w:hAnsi="Times New Roman" w:cs="Times New Roman"/>
          <w:noProof/>
        </w:rPr>
        <w:t>(1).</w:t>
      </w:r>
    </w:p>
    <w:p w14:paraId="7E6C6B40"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Arikunto, S. (2006). </w:t>
      </w:r>
      <w:r w:rsidRPr="00C34E52">
        <w:rPr>
          <w:rFonts w:ascii="Times New Roman" w:hAnsi="Times New Roman" w:cs="Times New Roman"/>
          <w:i/>
          <w:iCs/>
          <w:noProof/>
        </w:rPr>
        <w:t>Prosedur Penelitian Suatu Pendekatan Praktis</w:t>
      </w:r>
      <w:r w:rsidRPr="00C34E52">
        <w:rPr>
          <w:rFonts w:ascii="Times New Roman" w:hAnsi="Times New Roman" w:cs="Times New Roman"/>
          <w:noProof/>
        </w:rPr>
        <w:t>. PT. Rineka Cipta.</w:t>
      </w:r>
    </w:p>
    <w:p w14:paraId="205B7B66"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Depdiknas. (2005). </w:t>
      </w:r>
      <w:r w:rsidRPr="00C34E52">
        <w:rPr>
          <w:rFonts w:ascii="Times New Roman" w:hAnsi="Times New Roman" w:cs="Times New Roman"/>
          <w:i/>
          <w:iCs/>
          <w:noProof/>
        </w:rPr>
        <w:t>Undang-Undang Nomor 14 Tahun 2005 tentang Guru dan Dosen</w:t>
      </w:r>
      <w:r w:rsidRPr="00C34E52">
        <w:rPr>
          <w:rFonts w:ascii="Times New Roman" w:hAnsi="Times New Roman" w:cs="Times New Roman"/>
          <w:noProof/>
        </w:rPr>
        <w:t>. Pemerintah Pusat.</w:t>
      </w:r>
    </w:p>
    <w:p w14:paraId="7099C959"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Gunawan, I. (2015). </w:t>
      </w:r>
      <w:r w:rsidRPr="00C34E52">
        <w:rPr>
          <w:rFonts w:ascii="Times New Roman" w:hAnsi="Times New Roman" w:cs="Times New Roman"/>
          <w:i/>
          <w:iCs/>
          <w:noProof/>
        </w:rPr>
        <w:t>Metode Penelitian Kualitatif Teori Dan Praktik</w:t>
      </w:r>
      <w:r w:rsidRPr="00C34E52">
        <w:rPr>
          <w:rFonts w:ascii="Times New Roman" w:hAnsi="Times New Roman" w:cs="Times New Roman"/>
          <w:noProof/>
        </w:rPr>
        <w:t>. PT. Bumi Aksara.</w:t>
      </w:r>
    </w:p>
    <w:p w14:paraId="56CE5E9B"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H.R. Zulki Zulkifli Noor. (2015). Metodologi Penelitian Kualitatif dan Kuantitatif. . </w:t>
      </w:r>
      <w:r w:rsidRPr="00C34E52">
        <w:rPr>
          <w:rFonts w:ascii="Times New Roman" w:hAnsi="Times New Roman" w:cs="Times New Roman"/>
          <w:i/>
          <w:iCs/>
          <w:noProof/>
        </w:rPr>
        <w:t>In Deepublish.</w:t>
      </w:r>
    </w:p>
    <w:p w14:paraId="46104324"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Hasanah, U., &amp; Fajri, N. (2022). Konsep Pendidikan Karakter Anak Usia Dini. </w:t>
      </w:r>
      <w:r w:rsidRPr="00C34E52">
        <w:rPr>
          <w:rFonts w:ascii="Times New Roman" w:hAnsi="Times New Roman" w:cs="Times New Roman"/>
          <w:i/>
          <w:iCs/>
          <w:noProof/>
        </w:rPr>
        <w:t>EDUKIDS : Jurnal Inovasi Pendidikan Anak Usia Dini</w:t>
      </w:r>
      <w:r w:rsidRPr="00C34E52">
        <w:rPr>
          <w:rFonts w:ascii="Times New Roman" w:hAnsi="Times New Roman" w:cs="Times New Roman"/>
          <w:noProof/>
        </w:rPr>
        <w:t xml:space="preserve">, </w:t>
      </w:r>
      <w:r w:rsidRPr="00C34E52">
        <w:rPr>
          <w:rFonts w:ascii="Times New Roman" w:hAnsi="Times New Roman" w:cs="Times New Roman"/>
          <w:i/>
          <w:iCs/>
          <w:noProof/>
        </w:rPr>
        <w:t>2</w:t>
      </w:r>
      <w:r w:rsidRPr="00C34E52">
        <w:rPr>
          <w:rFonts w:ascii="Times New Roman" w:hAnsi="Times New Roman" w:cs="Times New Roman"/>
          <w:noProof/>
        </w:rPr>
        <w:t>(2), 116–126. https://doi.org/10.51878/edukids.v2i2.1775</w:t>
      </w:r>
    </w:p>
    <w:p w14:paraId="78EC85F4"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Huliyah, M. (2000). </w:t>
      </w:r>
      <w:r w:rsidRPr="00C34E52">
        <w:rPr>
          <w:rFonts w:ascii="Times New Roman" w:hAnsi="Times New Roman" w:cs="Times New Roman"/>
          <w:i/>
          <w:iCs/>
          <w:noProof/>
        </w:rPr>
        <w:t>Strategi pemgembangan nilai moral dan karakter anak usia dini</w:t>
      </w:r>
      <w:r w:rsidRPr="00C34E52">
        <w:rPr>
          <w:rFonts w:ascii="Times New Roman" w:hAnsi="Times New Roman" w:cs="Times New Roman"/>
          <w:noProof/>
        </w:rPr>
        <w:t>. Kencana.</w:t>
      </w:r>
    </w:p>
    <w:p w14:paraId="24DBE597"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Maimunawati, S. (2020). </w:t>
      </w:r>
      <w:r w:rsidRPr="00C34E52">
        <w:rPr>
          <w:rFonts w:ascii="Times New Roman" w:hAnsi="Times New Roman" w:cs="Times New Roman"/>
          <w:i/>
          <w:iCs/>
          <w:noProof/>
        </w:rPr>
        <w:t>Peran Guru,Orang Tua, Metode Dan Media Pembelajaran</w:t>
      </w:r>
      <w:r w:rsidRPr="00C34E52">
        <w:rPr>
          <w:rFonts w:ascii="Times New Roman" w:hAnsi="Times New Roman" w:cs="Times New Roman"/>
          <w:noProof/>
        </w:rPr>
        <w:t>. Media Karya Serang.</w:t>
      </w:r>
    </w:p>
    <w:p w14:paraId="2303A6C0"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Mardawani. (2020). </w:t>
      </w:r>
      <w:r w:rsidRPr="00C34E52">
        <w:rPr>
          <w:rFonts w:ascii="Times New Roman" w:hAnsi="Times New Roman" w:cs="Times New Roman"/>
          <w:i/>
          <w:iCs/>
          <w:noProof/>
        </w:rPr>
        <w:t>Praktis Penelitian Kualitatif Teori Daardan Analisis Data dalam Perspektif Kualitatif</w:t>
      </w:r>
      <w:r w:rsidRPr="00C34E52">
        <w:rPr>
          <w:rFonts w:ascii="Times New Roman" w:hAnsi="Times New Roman" w:cs="Times New Roman"/>
          <w:noProof/>
        </w:rPr>
        <w:t>. CV Budi Utama.</w:t>
      </w:r>
    </w:p>
    <w:p w14:paraId="5E20E5DF"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lastRenderedPageBreak/>
        <w:t xml:space="preserve">Marita, L. (2023). Penanaman Nilai Karakter Kepada Peserta Didik Melalui Media Poster di MI Sunan Ampel Wonorejo Pagu Kediri. . </w:t>
      </w:r>
      <w:r w:rsidRPr="00C34E52">
        <w:rPr>
          <w:rFonts w:ascii="Times New Roman" w:hAnsi="Times New Roman" w:cs="Times New Roman"/>
          <w:i/>
          <w:iCs/>
          <w:noProof/>
        </w:rPr>
        <w:t>. Jurnal of Islamic: Elementary Education El Bidayah. Universitas Islam Tribakti Lirboya Kediri.</w:t>
      </w:r>
      <w:r w:rsidRPr="00C34E52">
        <w:rPr>
          <w:rFonts w:ascii="Times New Roman" w:hAnsi="Times New Roman" w:cs="Times New Roman"/>
          <w:noProof/>
        </w:rPr>
        <w:t xml:space="preserve">, </w:t>
      </w:r>
      <w:r w:rsidRPr="00C34E52">
        <w:rPr>
          <w:rFonts w:ascii="Times New Roman" w:hAnsi="Times New Roman" w:cs="Times New Roman"/>
          <w:i/>
          <w:iCs/>
          <w:noProof/>
        </w:rPr>
        <w:t>5</w:t>
      </w:r>
      <w:r w:rsidRPr="00C34E52">
        <w:rPr>
          <w:rFonts w:ascii="Times New Roman" w:hAnsi="Times New Roman" w:cs="Times New Roman"/>
          <w:noProof/>
        </w:rPr>
        <w:t>(2).</w:t>
      </w:r>
    </w:p>
    <w:p w14:paraId="2F1F78D9"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Moleong, L. J. (2012). </w:t>
      </w:r>
      <w:r w:rsidRPr="00C34E52">
        <w:rPr>
          <w:rFonts w:ascii="Times New Roman" w:hAnsi="Times New Roman" w:cs="Times New Roman"/>
          <w:i/>
          <w:iCs/>
          <w:noProof/>
        </w:rPr>
        <w:t>Metodelogi Penelitian Kualitatif Edisi Revisi</w:t>
      </w:r>
      <w:r w:rsidRPr="00C34E52">
        <w:rPr>
          <w:rFonts w:ascii="Times New Roman" w:hAnsi="Times New Roman" w:cs="Times New Roman"/>
          <w:noProof/>
        </w:rPr>
        <w:t>. Roksada.</w:t>
      </w:r>
    </w:p>
    <w:p w14:paraId="656BF8B1"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Purnomo, J., Yutmini, S., &amp; Anitah, S. (2014). Penggunaan Media Audio-Visual Pada Mata Pembelajaran Ilmu Pengetahuan Alam Disekolah Menengah Pertama Negeri  1 Pacitan. </w:t>
      </w:r>
      <w:r w:rsidRPr="00C34E52">
        <w:rPr>
          <w:rFonts w:ascii="Times New Roman" w:hAnsi="Times New Roman" w:cs="Times New Roman"/>
          <w:i/>
          <w:iCs/>
          <w:noProof/>
        </w:rPr>
        <w:t>Jurnal Teknologi Pendidikan Dan Pembelajaran</w:t>
      </w:r>
      <w:r w:rsidRPr="00C34E52">
        <w:rPr>
          <w:rFonts w:ascii="Times New Roman" w:hAnsi="Times New Roman" w:cs="Times New Roman"/>
          <w:noProof/>
        </w:rPr>
        <w:t xml:space="preserve">, </w:t>
      </w:r>
      <w:r w:rsidRPr="00C34E52">
        <w:rPr>
          <w:rFonts w:ascii="Times New Roman" w:hAnsi="Times New Roman" w:cs="Times New Roman"/>
          <w:i/>
          <w:iCs/>
          <w:noProof/>
        </w:rPr>
        <w:t>2</w:t>
      </w:r>
      <w:r w:rsidRPr="00C34E52">
        <w:rPr>
          <w:rFonts w:ascii="Times New Roman" w:hAnsi="Times New Roman" w:cs="Times New Roman"/>
          <w:noProof/>
        </w:rPr>
        <w:t>(2).</w:t>
      </w:r>
    </w:p>
    <w:p w14:paraId="7A3092A9"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Saldana. (2014). </w:t>
      </w:r>
      <w:r w:rsidRPr="00C34E52">
        <w:rPr>
          <w:rFonts w:ascii="Times New Roman" w:hAnsi="Times New Roman" w:cs="Times New Roman"/>
          <w:i/>
          <w:iCs/>
          <w:noProof/>
        </w:rPr>
        <w:t>Qualitatif Data Analysis, A Methode Sourcebook, Edition 3</w:t>
      </w:r>
      <w:r w:rsidRPr="00C34E52">
        <w:rPr>
          <w:rFonts w:ascii="Times New Roman" w:hAnsi="Times New Roman" w:cs="Times New Roman"/>
          <w:noProof/>
        </w:rPr>
        <w:t>. Sage Publication.</w:t>
      </w:r>
    </w:p>
    <w:p w14:paraId="347760F8"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Sugiyono. (2019). </w:t>
      </w:r>
      <w:r w:rsidRPr="00C34E52">
        <w:rPr>
          <w:rFonts w:ascii="Times New Roman" w:hAnsi="Times New Roman" w:cs="Times New Roman"/>
          <w:i/>
          <w:iCs/>
          <w:noProof/>
        </w:rPr>
        <w:t>Metode Penelitian: Kuantitatif, Kualitatif, Kuantitatif, R &amp; D</w:t>
      </w:r>
      <w:r w:rsidRPr="00C34E52">
        <w:rPr>
          <w:rFonts w:ascii="Times New Roman" w:hAnsi="Times New Roman" w:cs="Times New Roman"/>
          <w:noProof/>
        </w:rPr>
        <w:t>.                        Alfabeta.</w:t>
      </w:r>
    </w:p>
    <w:p w14:paraId="62CFE26F"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Sugiyono. (2020). </w:t>
      </w:r>
      <w:r w:rsidRPr="00C34E52">
        <w:rPr>
          <w:rFonts w:ascii="Times New Roman" w:hAnsi="Times New Roman" w:cs="Times New Roman"/>
          <w:i/>
          <w:iCs/>
          <w:noProof/>
        </w:rPr>
        <w:t>Metode Penelitian Kuantitatif, Kualitatif dan R&amp;D</w:t>
      </w:r>
      <w:r w:rsidRPr="00C34E52">
        <w:rPr>
          <w:rFonts w:ascii="Times New Roman" w:hAnsi="Times New Roman" w:cs="Times New Roman"/>
          <w:noProof/>
        </w:rPr>
        <w:t>. Alfabeta.</w:t>
      </w:r>
    </w:p>
    <w:p w14:paraId="5C2E9C15"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Sutikno P.H. Sobry. (2020). </w:t>
      </w:r>
      <w:r w:rsidRPr="00C34E52">
        <w:rPr>
          <w:rFonts w:ascii="Times New Roman" w:hAnsi="Times New Roman" w:cs="Times New Roman"/>
          <w:i/>
          <w:iCs/>
          <w:noProof/>
        </w:rPr>
        <w:t xml:space="preserve">Penelitian Kualitatif. Mengenai Seputar Apa Dan Bagaimana Cara Praktis Menulis Dan Melakukan Penelitian Kualitatif Secara Benar Dari A Sampai Z. </w:t>
      </w:r>
      <w:r w:rsidRPr="00C34E52">
        <w:rPr>
          <w:rFonts w:ascii="Times New Roman" w:hAnsi="Times New Roman" w:cs="Times New Roman"/>
          <w:noProof/>
        </w:rPr>
        <w:t>. Holistica.</w:t>
      </w:r>
    </w:p>
    <w:p w14:paraId="0326B0B8"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Syahroni, M. I. (2022). Prosedur Penelitian Kualitatif. </w:t>
      </w:r>
      <w:r w:rsidRPr="00C34E52">
        <w:rPr>
          <w:rFonts w:ascii="Times New Roman" w:hAnsi="Times New Roman" w:cs="Times New Roman"/>
          <w:i/>
          <w:iCs/>
          <w:noProof/>
        </w:rPr>
        <w:t>Jurnal  Al-Mustafa STT Alziziah Lombok Barat</w:t>
      </w:r>
      <w:r w:rsidRPr="00C34E52">
        <w:rPr>
          <w:rFonts w:ascii="Times New Roman" w:hAnsi="Times New Roman" w:cs="Times New Roman"/>
          <w:noProof/>
        </w:rPr>
        <w:t xml:space="preserve">, </w:t>
      </w:r>
      <w:r w:rsidRPr="00C34E52">
        <w:rPr>
          <w:rFonts w:ascii="Times New Roman" w:hAnsi="Times New Roman" w:cs="Times New Roman"/>
          <w:i/>
          <w:iCs/>
          <w:noProof/>
        </w:rPr>
        <w:t>2</w:t>
      </w:r>
      <w:r w:rsidRPr="00C34E52">
        <w:rPr>
          <w:rFonts w:ascii="Times New Roman" w:hAnsi="Times New Roman" w:cs="Times New Roman"/>
          <w:noProof/>
        </w:rPr>
        <w:t>(3).</w:t>
      </w:r>
    </w:p>
    <w:p w14:paraId="7E562336"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Vivi, A. (2020). </w:t>
      </w:r>
      <w:r w:rsidRPr="00C34E52">
        <w:rPr>
          <w:rFonts w:ascii="Times New Roman" w:hAnsi="Times New Roman" w:cs="Times New Roman"/>
          <w:i/>
          <w:iCs/>
          <w:noProof/>
        </w:rPr>
        <w:t>Metode Penelitian Kualitatif, Kuantitaif, Action Reaserch</w:t>
      </w:r>
      <w:r w:rsidRPr="00C34E52">
        <w:rPr>
          <w:rFonts w:ascii="Times New Roman" w:hAnsi="Times New Roman" w:cs="Times New Roman"/>
          <w:noProof/>
        </w:rPr>
        <w:t>. CV Budi Utama.</w:t>
      </w:r>
    </w:p>
    <w:p w14:paraId="4991BA71" w14:textId="77777777" w:rsidR="00C34E52" w:rsidRPr="00C34E52" w:rsidRDefault="00C34E52" w:rsidP="00C34E52">
      <w:pPr>
        <w:widowControl w:val="0"/>
        <w:autoSpaceDE w:val="0"/>
        <w:autoSpaceDN w:val="0"/>
        <w:adjustRightInd w:val="0"/>
        <w:spacing w:after="0" w:line="240" w:lineRule="auto"/>
        <w:ind w:left="480" w:hanging="480"/>
        <w:rPr>
          <w:rFonts w:ascii="Times New Roman" w:hAnsi="Times New Roman" w:cs="Times New Roman"/>
          <w:noProof/>
        </w:rPr>
      </w:pPr>
      <w:r w:rsidRPr="00C34E52">
        <w:rPr>
          <w:rFonts w:ascii="Times New Roman" w:hAnsi="Times New Roman" w:cs="Times New Roman"/>
          <w:noProof/>
        </w:rPr>
        <w:t xml:space="preserve">Yulianingsih, Y. (2022). </w:t>
      </w:r>
      <w:r w:rsidRPr="00C34E52">
        <w:rPr>
          <w:rFonts w:ascii="Times New Roman" w:hAnsi="Times New Roman" w:cs="Times New Roman"/>
          <w:i/>
          <w:iCs/>
          <w:noProof/>
        </w:rPr>
        <w:t>Penanaman Nilai Karakter Islami pada Anak Usia Dini</w:t>
      </w:r>
      <w:r w:rsidRPr="00C34E52">
        <w:rPr>
          <w:rFonts w:ascii="Times New Roman" w:hAnsi="Times New Roman" w:cs="Times New Roman"/>
          <w:noProof/>
        </w:rPr>
        <w:t>. Universitas Islam Negeri Sunan Gunung Djati.</w:t>
      </w:r>
    </w:p>
    <w:p w14:paraId="7F5F7D40" w14:textId="3C0C1AFC" w:rsidR="00C34E52" w:rsidRPr="0018768B" w:rsidRDefault="00C34E52" w:rsidP="0018768B">
      <w:pPr>
        <w:spacing w:after="0" w:line="240" w:lineRule="auto"/>
        <w:ind w:left="540" w:hanging="540"/>
        <w:rPr>
          <w:rFonts w:ascii="Times New Roman" w:eastAsia="Times New Roman" w:hAnsi="Times New Roman" w:cs="Times New Roman"/>
          <w:lang w:val="en-ID"/>
        </w:rPr>
      </w:pPr>
      <w:r>
        <w:rPr>
          <w:rFonts w:ascii="Times New Roman" w:eastAsia="Times New Roman" w:hAnsi="Times New Roman" w:cs="Times New Roman"/>
          <w:lang w:val="en-ID"/>
        </w:rPr>
        <w:fldChar w:fldCharType="end"/>
      </w:r>
    </w:p>
    <w:p w14:paraId="0CA04397" w14:textId="77777777" w:rsidR="00011FD2" w:rsidRPr="00011FD2" w:rsidRDefault="00011FD2" w:rsidP="00011FD2">
      <w:pPr>
        <w:spacing w:after="0" w:line="240" w:lineRule="auto"/>
        <w:ind w:left="540" w:hanging="540"/>
        <w:rPr>
          <w:rFonts w:ascii="Times New Roman" w:eastAsia="Times New Roman" w:hAnsi="Times New Roman" w:cs="Times New Roman"/>
          <w:lang w:val="en-ID"/>
        </w:rPr>
      </w:pPr>
    </w:p>
    <w:p w14:paraId="24EB7A32" w14:textId="77777777" w:rsidR="00EB2068" w:rsidRDefault="00EB2068" w:rsidP="00EB2068">
      <w:pPr>
        <w:spacing w:after="0" w:line="240" w:lineRule="auto"/>
        <w:rPr>
          <w:rFonts w:ascii="Times New Roman" w:eastAsia="Times New Roman" w:hAnsi="Times New Roman" w:cs="Times New Roman"/>
        </w:rPr>
      </w:pPr>
    </w:p>
    <w:p w14:paraId="390084E5" w14:textId="77777777" w:rsidR="00EB2068" w:rsidRDefault="00EB2068"/>
    <w:sectPr w:rsidR="00EB2068" w:rsidSect="00EB2068">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8DACF" w14:textId="77777777" w:rsidR="00CB5719" w:rsidRDefault="00CB5719">
      <w:pPr>
        <w:spacing w:after="0" w:line="240" w:lineRule="auto"/>
      </w:pPr>
      <w:r>
        <w:separator/>
      </w:r>
    </w:p>
  </w:endnote>
  <w:endnote w:type="continuationSeparator" w:id="0">
    <w:p w14:paraId="76E28780" w14:textId="77777777" w:rsidR="00CB5719" w:rsidRDefault="00CB5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3978F9" w14:textId="77777777" w:rsidR="006E28FE" w:rsidRDefault="006E28F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04FDF" w14:textId="77777777" w:rsidR="006E28FE" w:rsidRDefault="00D42A6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75F61" w14:textId="77777777" w:rsidR="006E28FE" w:rsidRDefault="00D42A6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6B571" w14:textId="77777777" w:rsidR="00CB5719" w:rsidRDefault="00CB5719">
      <w:pPr>
        <w:spacing w:after="0" w:line="240" w:lineRule="auto"/>
      </w:pPr>
      <w:r>
        <w:separator/>
      </w:r>
    </w:p>
  </w:footnote>
  <w:footnote w:type="continuationSeparator" w:id="0">
    <w:p w14:paraId="2C430D24" w14:textId="77777777" w:rsidR="00CB5719" w:rsidRDefault="00CB57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32C64" w14:textId="77777777" w:rsidR="006E28FE" w:rsidRDefault="006E28FE">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662D2" w14:textId="77777777" w:rsidR="006E28FE" w:rsidRDefault="006E28FE">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F4315F" w14:paraId="6C8466B4" w14:textId="77777777">
      <w:trPr>
        <w:trHeight w:val="694"/>
      </w:trPr>
      <w:tc>
        <w:tcPr>
          <w:tcW w:w="5211" w:type="dxa"/>
        </w:tcPr>
        <w:p w14:paraId="04B9D0C9" w14:textId="77777777" w:rsidR="006E28FE" w:rsidRDefault="00D42A6B">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678B4EDD" w14:textId="77777777" w:rsidR="006E28FE" w:rsidRDefault="00D42A6B">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665D55B1" w14:textId="77777777" w:rsidR="006E28FE" w:rsidRDefault="006E28FE">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25AD463D" w14:textId="77777777" w:rsidR="006E28FE" w:rsidRDefault="00D42A6B">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036C4AF6" w14:textId="77777777" w:rsidR="006E28FE" w:rsidRDefault="00D42A6B">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2E64EF18" w14:textId="77777777" w:rsidR="006E28FE" w:rsidRDefault="006E28FE">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73FD" w14:textId="77777777" w:rsidR="006E28FE" w:rsidRDefault="006E28FE">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F4315F" w14:paraId="6D1B0C0E" w14:textId="77777777">
      <w:trPr>
        <w:trHeight w:val="694"/>
      </w:trPr>
      <w:tc>
        <w:tcPr>
          <w:tcW w:w="5211" w:type="dxa"/>
        </w:tcPr>
        <w:p w14:paraId="25CD81C2" w14:textId="77777777" w:rsidR="006E28FE" w:rsidRDefault="00D42A6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57F7C8F1" w14:textId="77777777" w:rsidR="006E28FE" w:rsidRDefault="00D42A6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57E49ABE" w14:textId="77777777" w:rsidR="006E28FE" w:rsidRDefault="006E28F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78115904" w14:textId="77777777" w:rsidR="006E28FE" w:rsidRDefault="00D42A6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4C90E12B" w14:textId="77777777" w:rsidR="006E28FE" w:rsidRDefault="00D42A6B">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41AA6255" w14:textId="77777777" w:rsidR="006E28FE" w:rsidRDefault="006E28F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07686"/>
    <w:multiLevelType w:val="hybridMultilevel"/>
    <w:tmpl w:val="A288CF16"/>
    <w:lvl w:ilvl="0" w:tplc="2AB6F75E">
      <w:start w:val="1"/>
      <w:numFmt w:val="lowerLetter"/>
      <w:lvlText w:val="%1."/>
      <w:lvlJc w:val="left"/>
      <w:pPr>
        <w:ind w:left="1440" w:hanging="360"/>
      </w:pPr>
      <w:rPr>
        <w:rFonts w:asciiTheme="majorBidi" w:eastAsiaTheme="minorHAnsi" w:hAnsiTheme="majorBidi" w:cstheme="majorBidi"/>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14523ADA"/>
    <w:multiLevelType w:val="hybridMultilevel"/>
    <w:tmpl w:val="57085C36"/>
    <w:lvl w:ilvl="0" w:tplc="E6B20206">
      <w:start w:val="1"/>
      <w:numFmt w:val="lowerLetter"/>
      <w:lvlText w:val="%1."/>
      <w:lvlJc w:val="left"/>
      <w:pPr>
        <w:ind w:left="1070" w:hanging="360"/>
      </w:pPr>
      <w:rPr>
        <w:b w:val="0"/>
      </w:rPr>
    </w:lvl>
    <w:lvl w:ilvl="1" w:tplc="1624CCB2">
      <w:start w:val="1"/>
      <w:numFmt w:val="decimal"/>
      <w:lvlText w:val="%2."/>
      <w:lvlJc w:val="left"/>
      <w:pPr>
        <w:ind w:left="1212" w:hanging="360"/>
      </w:pPr>
      <w:rPr>
        <w:b/>
        <w:bCs w:val="0"/>
        <w:lang w:val="en-US"/>
      </w:rPr>
    </w:lvl>
    <w:lvl w:ilvl="2" w:tplc="0409001B">
      <w:start w:val="1"/>
      <w:numFmt w:val="lowerRoman"/>
      <w:lvlText w:val="%3."/>
      <w:lvlJc w:val="right"/>
      <w:pPr>
        <w:ind w:left="2936" w:hanging="180"/>
      </w:pPr>
    </w:lvl>
    <w:lvl w:ilvl="3" w:tplc="049E6A9A">
      <w:start w:val="6"/>
      <w:numFmt w:val="upperLetter"/>
      <w:lvlText w:val="%4."/>
      <w:lvlJc w:val="left"/>
      <w:pPr>
        <w:ind w:left="3656" w:hanging="360"/>
      </w:pPr>
    </w:lvl>
    <w:lvl w:ilvl="4" w:tplc="4ACCF2E2">
      <w:start w:val="45"/>
      <w:numFmt w:val="decimal"/>
      <w:lvlText w:val="%5."/>
      <w:lvlJc w:val="left"/>
      <w:pPr>
        <w:ind w:left="4376" w:hanging="360"/>
      </w:pPr>
    </w:lvl>
    <w:lvl w:ilvl="5" w:tplc="0409001B">
      <w:start w:val="1"/>
      <w:numFmt w:val="lowerRoman"/>
      <w:lvlText w:val="%6."/>
      <w:lvlJc w:val="right"/>
      <w:pPr>
        <w:ind w:left="5096" w:hanging="180"/>
      </w:pPr>
    </w:lvl>
    <w:lvl w:ilvl="6" w:tplc="0409000F">
      <w:start w:val="1"/>
      <w:numFmt w:val="decimal"/>
      <w:lvlText w:val="%7."/>
      <w:lvlJc w:val="left"/>
      <w:pPr>
        <w:ind w:left="5816" w:hanging="360"/>
      </w:pPr>
    </w:lvl>
    <w:lvl w:ilvl="7" w:tplc="04090019">
      <w:start w:val="1"/>
      <w:numFmt w:val="lowerLetter"/>
      <w:lvlText w:val="%8."/>
      <w:lvlJc w:val="left"/>
      <w:pPr>
        <w:ind w:left="6536" w:hanging="360"/>
      </w:pPr>
    </w:lvl>
    <w:lvl w:ilvl="8" w:tplc="0409001B">
      <w:start w:val="1"/>
      <w:numFmt w:val="lowerRoman"/>
      <w:lvlText w:val="%9."/>
      <w:lvlJc w:val="right"/>
      <w:pPr>
        <w:ind w:left="7256" w:hanging="180"/>
      </w:pPr>
    </w:lvl>
  </w:abstractNum>
  <w:abstractNum w:abstractNumId="2" w15:restartNumberingAfterBreak="0">
    <w:nsid w:val="174F76AA"/>
    <w:multiLevelType w:val="multilevel"/>
    <w:tmpl w:val="5588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942790"/>
    <w:multiLevelType w:val="hybridMultilevel"/>
    <w:tmpl w:val="9BA21DAE"/>
    <w:lvl w:ilvl="0" w:tplc="84A29A94">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1C1C0F0D"/>
    <w:multiLevelType w:val="hybridMultilevel"/>
    <w:tmpl w:val="21E019FA"/>
    <w:lvl w:ilvl="0" w:tplc="DF52D230">
      <w:start w:val="1"/>
      <w:numFmt w:val="lowerLetter"/>
      <w:lvlText w:val="%1."/>
      <w:lvlJc w:val="left"/>
      <w:pPr>
        <w:ind w:left="1854" w:hanging="360"/>
      </w:pPr>
      <w:rPr>
        <w:color w:val="auto"/>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5" w15:restartNumberingAfterBreak="0">
    <w:nsid w:val="1F460A15"/>
    <w:multiLevelType w:val="hybridMultilevel"/>
    <w:tmpl w:val="CFDEFB08"/>
    <w:lvl w:ilvl="0" w:tplc="E7EA782C">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15:restartNumberingAfterBreak="0">
    <w:nsid w:val="2DA669BD"/>
    <w:multiLevelType w:val="multilevel"/>
    <w:tmpl w:val="87DA3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FB124F"/>
    <w:multiLevelType w:val="hybridMultilevel"/>
    <w:tmpl w:val="7D721B68"/>
    <w:lvl w:ilvl="0" w:tplc="FFFFFFFF">
      <w:start w:val="1"/>
      <w:numFmt w:val="lowerLetter"/>
      <w:lvlText w:val="%1."/>
      <w:lvlJc w:val="left"/>
      <w:pPr>
        <w:ind w:left="2520" w:hanging="360"/>
      </w:pPr>
      <w:rPr>
        <w:rFonts w:asciiTheme="majorBidi" w:eastAsia="Calibri" w:hAnsiTheme="majorBidi" w:cstheme="majorBidi"/>
      </w:r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start w:val="1"/>
      <w:numFmt w:val="decimal"/>
      <w:lvlText w:val="%4."/>
      <w:lvlJc w:val="left"/>
      <w:pPr>
        <w:ind w:left="4680" w:hanging="360"/>
      </w:pPr>
    </w:lvl>
    <w:lvl w:ilvl="4" w:tplc="FFFFFFFF">
      <w:start w:val="1"/>
      <w:numFmt w:val="lowerLetter"/>
      <w:lvlText w:val="%5."/>
      <w:lvlJc w:val="left"/>
      <w:pPr>
        <w:ind w:left="5400" w:hanging="360"/>
      </w:pPr>
    </w:lvl>
    <w:lvl w:ilvl="5" w:tplc="FFFFFFFF">
      <w:start w:val="1"/>
      <w:numFmt w:val="lowerRoman"/>
      <w:lvlText w:val="%6."/>
      <w:lvlJc w:val="right"/>
      <w:pPr>
        <w:ind w:left="6120" w:hanging="180"/>
      </w:pPr>
    </w:lvl>
    <w:lvl w:ilvl="6" w:tplc="FFFFFFFF">
      <w:start w:val="1"/>
      <w:numFmt w:val="decimal"/>
      <w:lvlText w:val="%7."/>
      <w:lvlJc w:val="left"/>
      <w:pPr>
        <w:ind w:left="6840" w:hanging="360"/>
      </w:pPr>
    </w:lvl>
    <w:lvl w:ilvl="7" w:tplc="FFFFFFFF">
      <w:start w:val="1"/>
      <w:numFmt w:val="lowerLetter"/>
      <w:lvlText w:val="%8."/>
      <w:lvlJc w:val="left"/>
      <w:pPr>
        <w:ind w:left="7560" w:hanging="360"/>
      </w:pPr>
    </w:lvl>
    <w:lvl w:ilvl="8" w:tplc="FFFFFFFF">
      <w:start w:val="1"/>
      <w:numFmt w:val="lowerRoman"/>
      <w:lvlText w:val="%9."/>
      <w:lvlJc w:val="right"/>
      <w:pPr>
        <w:ind w:left="8280" w:hanging="180"/>
      </w:pPr>
    </w:lvl>
  </w:abstractNum>
  <w:abstractNum w:abstractNumId="8" w15:restartNumberingAfterBreak="0">
    <w:nsid w:val="49B43E9E"/>
    <w:multiLevelType w:val="hybridMultilevel"/>
    <w:tmpl w:val="64769CFA"/>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A492077"/>
    <w:multiLevelType w:val="hybridMultilevel"/>
    <w:tmpl w:val="DB803B06"/>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0" w15:restartNumberingAfterBreak="0">
    <w:nsid w:val="50922815"/>
    <w:multiLevelType w:val="hybridMultilevel"/>
    <w:tmpl w:val="BE5AFB8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342375E"/>
    <w:multiLevelType w:val="hybridMultilevel"/>
    <w:tmpl w:val="7D721B68"/>
    <w:lvl w:ilvl="0" w:tplc="D51055F2">
      <w:start w:val="1"/>
      <w:numFmt w:val="lowerLetter"/>
      <w:lvlText w:val="%1."/>
      <w:lvlJc w:val="left"/>
      <w:pPr>
        <w:ind w:left="2520" w:hanging="360"/>
      </w:pPr>
      <w:rPr>
        <w:rFonts w:asciiTheme="majorBidi" w:eastAsia="Calibri" w:hAnsiTheme="majorBidi" w:cstheme="majorBidi"/>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12" w15:restartNumberingAfterBreak="0">
    <w:nsid w:val="6A767A68"/>
    <w:multiLevelType w:val="multilevel"/>
    <w:tmpl w:val="76A2C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2A3211B"/>
    <w:multiLevelType w:val="hybridMultilevel"/>
    <w:tmpl w:val="AE5C9450"/>
    <w:lvl w:ilvl="0" w:tplc="3EC454EA">
      <w:start w:val="1"/>
      <w:numFmt w:val="lowerLetter"/>
      <w:lvlText w:val="%1."/>
      <w:lvlJc w:val="left"/>
      <w:pPr>
        <w:ind w:left="2487" w:hanging="360"/>
      </w:pPr>
      <w:rPr>
        <w:rFonts w:asciiTheme="majorBidi" w:eastAsiaTheme="minorHAnsi" w:hAnsiTheme="majorBidi" w:cstheme="majorBidi"/>
      </w:r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14" w15:restartNumberingAfterBreak="0">
    <w:nsid w:val="77221C8A"/>
    <w:multiLevelType w:val="hybridMultilevel"/>
    <w:tmpl w:val="6B8C7B80"/>
    <w:lvl w:ilvl="0" w:tplc="8F4CBE02">
      <w:start w:val="1"/>
      <w:numFmt w:val="decimal"/>
      <w:lvlText w:val="%1."/>
      <w:lvlJc w:val="left"/>
      <w:pPr>
        <w:ind w:left="644" w:hanging="360"/>
      </w:pPr>
      <w:rPr>
        <w:b w:val="0"/>
        <w:bCs w:val="0"/>
        <w:lang w:val="id-ID"/>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num w:numId="1" w16cid:durableId="18093493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1182516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051518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653645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5032626">
    <w:abstractNumId w:val="10"/>
  </w:num>
  <w:num w:numId="6" w16cid:durableId="660235359">
    <w:abstractNumId w:val="11"/>
  </w:num>
  <w:num w:numId="7" w16cid:durableId="343634635">
    <w:abstractNumId w:val="7"/>
  </w:num>
  <w:num w:numId="8" w16cid:durableId="7776754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61913798">
    <w:abstractNumId w:val="1"/>
    <w:lvlOverride w:ilvl="0">
      <w:startOverride w:val="1"/>
    </w:lvlOverride>
    <w:lvlOverride w:ilvl="1">
      <w:startOverride w:val="1"/>
    </w:lvlOverride>
    <w:lvlOverride w:ilvl="2">
      <w:startOverride w:val="1"/>
    </w:lvlOverride>
    <w:lvlOverride w:ilvl="3">
      <w:startOverride w:val="6"/>
    </w:lvlOverride>
    <w:lvlOverride w:ilvl="4">
      <w:startOverride w:val="45"/>
    </w:lvlOverride>
    <w:lvlOverride w:ilvl="5">
      <w:startOverride w:val="1"/>
    </w:lvlOverride>
    <w:lvlOverride w:ilvl="6">
      <w:startOverride w:val="1"/>
    </w:lvlOverride>
    <w:lvlOverride w:ilvl="7">
      <w:startOverride w:val="1"/>
    </w:lvlOverride>
    <w:lvlOverride w:ilvl="8">
      <w:startOverride w:val="1"/>
    </w:lvlOverride>
  </w:num>
  <w:num w:numId="10" w16cid:durableId="1103108055">
    <w:abstractNumId w:val="6"/>
  </w:num>
  <w:num w:numId="11" w16cid:durableId="1024288445">
    <w:abstractNumId w:val="2"/>
  </w:num>
  <w:num w:numId="12" w16cid:durableId="5195099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953541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314386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077269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403419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068"/>
    <w:rsid w:val="00011FD2"/>
    <w:rsid w:val="00145E0B"/>
    <w:rsid w:val="0018768B"/>
    <w:rsid w:val="001A05B8"/>
    <w:rsid w:val="002B10C2"/>
    <w:rsid w:val="006012B2"/>
    <w:rsid w:val="00664CFB"/>
    <w:rsid w:val="006E28FE"/>
    <w:rsid w:val="007A53F9"/>
    <w:rsid w:val="00A96415"/>
    <w:rsid w:val="00B1194D"/>
    <w:rsid w:val="00C34E52"/>
    <w:rsid w:val="00C62577"/>
    <w:rsid w:val="00CB31BE"/>
    <w:rsid w:val="00CB5719"/>
    <w:rsid w:val="00D42A6B"/>
    <w:rsid w:val="00EB20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F1E13"/>
  <w15:chartTrackingRefBased/>
  <w15:docId w15:val="{2330725C-BDFE-4D23-9A51-E4D596CCB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068"/>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EB206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B206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B206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B206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B206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B20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20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20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20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206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B206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B206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B206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B206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B20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20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20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2068"/>
    <w:rPr>
      <w:rFonts w:eastAsiaTheme="majorEastAsia" w:cstheme="majorBidi"/>
      <w:color w:val="272727" w:themeColor="text1" w:themeTint="D8"/>
    </w:rPr>
  </w:style>
  <w:style w:type="paragraph" w:styleId="Title">
    <w:name w:val="Title"/>
    <w:basedOn w:val="Normal"/>
    <w:next w:val="Normal"/>
    <w:link w:val="TitleChar"/>
    <w:uiPriority w:val="10"/>
    <w:qFormat/>
    <w:rsid w:val="00EB20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20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20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20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2068"/>
    <w:pPr>
      <w:spacing w:before="160"/>
      <w:jc w:val="center"/>
    </w:pPr>
    <w:rPr>
      <w:i/>
      <w:iCs/>
      <w:color w:val="404040" w:themeColor="text1" w:themeTint="BF"/>
    </w:rPr>
  </w:style>
  <w:style w:type="character" w:customStyle="1" w:styleId="QuoteChar">
    <w:name w:val="Quote Char"/>
    <w:basedOn w:val="DefaultParagraphFont"/>
    <w:link w:val="Quote"/>
    <w:uiPriority w:val="29"/>
    <w:rsid w:val="00EB2068"/>
    <w:rPr>
      <w:i/>
      <w:iCs/>
      <w:color w:val="404040" w:themeColor="text1" w:themeTint="BF"/>
    </w:rPr>
  </w:style>
  <w:style w:type="paragraph" w:styleId="ListParagraph">
    <w:name w:val="List Paragraph"/>
    <w:basedOn w:val="Normal"/>
    <w:uiPriority w:val="34"/>
    <w:qFormat/>
    <w:rsid w:val="00EB2068"/>
    <w:pPr>
      <w:ind w:left="720"/>
      <w:contextualSpacing/>
    </w:pPr>
  </w:style>
  <w:style w:type="character" w:styleId="IntenseEmphasis">
    <w:name w:val="Intense Emphasis"/>
    <w:basedOn w:val="DefaultParagraphFont"/>
    <w:uiPriority w:val="21"/>
    <w:qFormat/>
    <w:rsid w:val="00EB2068"/>
    <w:rPr>
      <w:i/>
      <w:iCs/>
      <w:color w:val="2F5496" w:themeColor="accent1" w:themeShade="BF"/>
    </w:rPr>
  </w:style>
  <w:style w:type="paragraph" w:styleId="IntenseQuote">
    <w:name w:val="Intense Quote"/>
    <w:basedOn w:val="Normal"/>
    <w:next w:val="Normal"/>
    <w:link w:val="IntenseQuoteChar"/>
    <w:uiPriority w:val="30"/>
    <w:qFormat/>
    <w:rsid w:val="00EB20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B2068"/>
    <w:rPr>
      <w:i/>
      <w:iCs/>
      <w:color w:val="2F5496" w:themeColor="accent1" w:themeShade="BF"/>
    </w:rPr>
  </w:style>
  <w:style w:type="character" w:styleId="IntenseReference">
    <w:name w:val="Intense Reference"/>
    <w:basedOn w:val="DefaultParagraphFont"/>
    <w:uiPriority w:val="32"/>
    <w:qFormat/>
    <w:rsid w:val="00EB2068"/>
    <w:rPr>
      <w:b/>
      <w:bCs/>
      <w:smallCaps/>
      <w:color w:val="2F5496" w:themeColor="accent1" w:themeShade="BF"/>
      <w:spacing w:val="5"/>
    </w:rPr>
  </w:style>
  <w:style w:type="paragraph" w:customStyle="1" w:styleId="IEEEReferenceItem">
    <w:name w:val="IEEE Reference Item"/>
    <w:basedOn w:val="Normal"/>
    <w:rsid w:val="00EB2068"/>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EB2068"/>
    <w:rPr>
      <w:color w:val="0563C1" w:themeColor="hyperlink"/>
      <w:u w:val="single"/>
    </w:rPr>
  </w:style>
  <w:style w:type="character" w:styleId="UnresolvedMention">
    <w:name w:val="Unresolved Mention"/>
    <w:basedOn w:val="DefaultParagraphFont"/>
    <w:uiPriority w:val="99"/>
    <w:semiHidden/>
    <w:unhideWhenUsed/>
    <w:rsid w:val="00EB2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ylatulfauziah245@gmail.com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zoanzakiya12@gmail.com3" TargetMode="External"/><Relationship Id="rId4" Type="http://schemas.openxmlformats.org/officeDocument/2006/relationships/settings" Target="settings.xml"/><Relationship Id="rId9" Type="http://schemas.openxmlformats.org/officeDocument/2006/relationships/hyperlink" Target="mailto:eliyanaramzi92@gmail.com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F37FB-071D-4343-9E62-D64E37C47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6769</Words>
  <Characters>3858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27T15:34:00Z</dcterms:created>
  <dcterms:modified xsi:type="dcterms:W3CDTF">2025-07-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